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8E4DC5" w14:textId="77777777" w:rsidR="00051181" w:rsidRPr="00752640" w:rsidRDefault="00051181" w:rsidP="00051181">
      <w:pPr>
        <w:pStyle w:val="Heading1"/>
        <w:spacing w:line="480" w:lineRule="auto"/>
        <w:rPr>
          <w:rFonts w:eastAsia="Times New Roman"/>
          <w:b/>
          <w:bCs/>
        </w:rPr>
      </w:pPr>
      <w:bookmarkStart w:id="0" w:name="_Toc149076980"/>
      <w:r w:rsidRPr="00752640">
        <w:rPr>
          <w:rFonts w:eastAsia="Times New Roman"/>
          <w:b/>
          <w:bCs/>
        </w:rPr>
        <w:t>Daftar Pustaka</w:t>
      </w:r>
      <w:bookmarkEnd w:id="0"/>
    </w:p>
    <w:p w14:paraId="724A5A33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Afifah, R. N., &amp; Immanuela, I. (2021). Pengaruh Ukuran Perusahaan , Ukuran Dewan Komisaris , Profitabilitas , dan Leverage terhadap Pengungkapan Corporate Social Responsibility ( Studi Empiris pada Perusahaan Consumer Goods yang Terdaftar di BEI Periode 2015-2018 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Dan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02), 109–123.</w:t>
      </w:r>
    </w:p>
    <w:p w14:paraId="29735C5A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AAAC0E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Aini, A. K. (2015). Pengaruh Karakteristik Perusahaan Terhadap Pengungkapan Tanggung Jawab Sosial Perusahaan (CSR) Pada Perusahaan Yang Terdaftar Di Indeks LQ45 Bursa Saham Indonesia (BEI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FEB UB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2), 1–14.</w:t>
      </w:r>
    </w:p>
    <w:p w14:paraId="33977A3D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539583E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Annisa. (2013). Pengaruh Latar Belakang Pendidikan Dewan Komisaris, Kepemilikan Institusional dan Ukuran Perusahaan Terhadap Integritas Laporan Keuangan (Studi Empiris pada Perusahaan Manufaktur yang terdaftar di BEI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, 2010–2012.</w:t>
      </w:r>
    </w:p>
    <w:p w14:paraId="13FB1373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225DCD9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Annisa, I. N., &amp; Nazar, M. R. (2015). Pengaruh Struktur Kepemilikan Dengan Variabel Kontrol Profitabilitas , Umur , dan Ukuran Perusahaan Terhadap Luas Pengungkapan Corporate Social Responsibility ( Studi Empiris Perusahaan Manufaktur di BEI Tahun 2011-2013 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, 313–323.</w:t>
      </w:r>
    </w:p>
    <w:p w14:paraId="219641E8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C6B294A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Ariswari, P. M. A., &amp; Damayanthi, I. G. A. E. (2019). Pengaruh Provitabilitas, Leverage, dan Kepemilikan Manajemen pada Pengungkapan CSR dengan Ukuran Perusahaan sebagai Variabel Kontrol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2), 833–853.</w:t>
      </w:r>
    </w:p>
    <w:p w14:paraId="561BC4B6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256693D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Aviana, A. (2019). Pengaruh Profitabilitas Terhadap Pengungkapan Corpotate Social Responsibility (Studi Empiris Perusahaan Manufaktur Listing di BEI 2016 -2018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Bussiness Studies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48100AF2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A80D230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Budiman, N. A. (2017). Faktor-Faktor Yang Mempengaruhi Pengungkapan Tanggung Jawab Sosial Perusahaan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. https://doi.org/10.26486/jramb.v1i1.9</w:t>
      </w:r>
    </w:p>
    <w:p w14:paraId="2B0C57FA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397D1D0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Chariri, A., &amp; Nugroho, F. A. (2009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Retorika Dalam Pelaporan Corporate Social Responsibility: Analisis Semiotikatas Sustainability Reporting Pt Aneka Tambang Tbk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1996</w:t>
      </w:r>
      <w:r w:rsidRPr="00406FAC">
        <w:rPr>
          <w:rFonts w:ascii="Times New Roman" w:hAnsi="Times New Roman" w:cs="Times New Roman"/>
          <w:noProof/>
          <w:sz w:val="24"/>
          <w:szCs w:val="24"/>
        </w:rPr>
        <w:t>, 1–24.</w:t>
      </w:r>
    </w:p>
    <w:p w14:paraId="4258D0AF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4AA549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Darma, S. S. (2019). Pengaruh Related Party Transaction dan Thin Capitalization Terhadap Strategi Penghindaran Pajak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Universitas Pamulang P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1EB3C7F3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20A745D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ewi, R. U., &amp; Muslih, M. (2018). Pengaruh Ukuran Perusahaan, Ukuran Dewan Komisaris, Dan Umur Perusahaan Terhadap Pengungkapan Corporate Social Responsibility (CSR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2), 212–220.</w:t>
      </w:r>
    </w:p>
    <w:p w14:paraId="161F11BE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0F86689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Evans, J. C., &amp; Kartikaningdyah, E. (2019). Pengaruh Corporate Social Responsibilty Terhadap Kinerja Keuangan Perusahaan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ournal Of Applied Managerial Accounting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https://doi.org/10.30871/jama.v1i1.1237</w:t>
      </w:r>
    </w:p>
    <w:p w14:paraId="14827EAC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D424B59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Ghozali, I. (2016). Aplikasi Analisis Multivariete IBM SPSS 23. In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Semarang, Universitas Diponegoro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https://doi.org/10.1017/CBO9781107415324.004</w:t>
      </w:r>
    </w:p>
    <w:p w14:paraId="23517E62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86A428E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Hanafi, M. M., &amp; Halim, A. (2012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UPP STIM YKPN.</w:t>
      </w:r>
    </w:p>
    <w:p w14:paraId="6F8809F7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0F33467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Hartono, J. (2008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Teori Portofolio dan Analisis Investa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BPPE.</w:t>
      </w:r>
    </w:p>
    <w:p w14:paraId="1D2E2E02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FA7CD5C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Ibrahim, A. I., Erdiyana, L. K., &amp; Nugraha, A. R. (2021). Implementasi Corporate Social Responsibility PT. Pertamina (Persero) pada Program Siswa Mengenal Nusantara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LONTAR: Jurnal Ilmu Komunika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2), 85–96. https://doi.org/10.30656/lontar.v9i2.2363</w:t>
      </w:r>
    </w:p>
    <w:p w14:paraId="337DF29A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1D0CFEC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Kasmir. (2014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 (Edisi Satu). PT. Raja Grafindo Persada.</w:t>
      </w:r>
    </w:p>
    <w:p w14:paraId="42C53945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32F02D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Keni, &amp; Dewi, P. S. (2013). Pengaruh Umur Perusahaan, Profitabilitas, Ukuran Perusahaan dan Leverage Terhadap Pengungkapan Tanggung Jawab Sosial Perusahaan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14:paraId="7434AC3C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C07B5A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Maheresti, W. S. (2018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Pengaruh Ukuran Dewan Komisaris, Ukuran Perusahaan, Profitabilitas, Kinerja Lingkungan, dan Liputan Media Terhadap Pengungkapan Corporate Social Responsibility (Studi Empiris pada Perusahaan Sektor Pertambangan yang menerbitkan Laporan Corporate Social Re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Universitas Islam Indonesia.</w:t>
      </w:r>
    </w:p>
    <w:p w14:paraId="2A48E16C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8FCA8C7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Narayana, I. P. L., &amp; Wirakusuma, M. G. (2021). Pengungkapan CSR pada Nilai Perusahaan dengan Profitabilitas dan Ukuran Perusahaan sebagai Variabel Moderasi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31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4), 862–879. https://doi.org/10.24843/eja.2021.v31.i04.p06</w:t>
      </w:r>
    </w:p>
    <w:p w14:paraId="1FE3AB25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C295D8A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Nila, L., &amp; Suryanawa, I. K. (2018). Pengaruh Profitabilitas dan Ukuran Perusahaan Terhadap Nilai Perusahaan dengan Pengungkapan Corporate Social Responsibility Sebagai Pemoderasi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406FAC">
        <w:rPr>
          <w:rFonts w:ascii="Times New Roman" w:hAnsi="Times New Roman" w:cs="Times New Roman"/>
          <w:noProof/>
          <w:sz w:val="24"/>
          <w:szCs w:val="24"/>
        </w:rPr>
        <w:t>, 2145. https://doi.org/10.24843/EJA.2018.v23.i03.p20</w:t>
      </w:r>
    </w:p>
    <w:p w14:paraId="59F672B0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E9AB801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091F80B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AE5BD9A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oormala Dewi, S. (2016). Pengaruh Karakteristik Perusahaan Terhadap Pengungkapan Corporate Social Responsibility (Csr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BISNIS : Jurnal Bisnis Dan Manajemen Islam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2), 364. https://doi.org/10.21043/bisnis.v3i2.1509</w:t>
      </w:r>
    </w:p>
    <w:p w14:paraId="4AA77D4F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67F1AAA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Nur, M., &amp; Priantinah, D. (2012). Analisis Faktor-Faktor Yang Mempengaruhi Pengungkapan Csr Diindonesia (Studi Empiris Pada Perusahaan Berkategori High Profile Yang Listing Di Bei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Nominal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I), 1–13.</w:t>
      </w:r>
    </w:p>
    <w:p w14:paraId="252EB2DE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B90B097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O’Donovan, G. (2000). Legitimacy Theory As An Explanation For Corporate Environtmental Disclosures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Accounting and Finance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February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8D33E56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B0B4CE5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Pradnyani,  i gusti agung arista, &amp; Sisidyani,  eka ardhani. (2015). Pengaruh Ukuran Perusahaan, Profitabilitas, Leverage, Dan Ukuran Dewan Komisaris Pada Pengungkapan Tanggung Jawab Sosial Perusahaan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2), 384–397.</w:t>
      </w:r>
    </w:p>
    <w:p w14:paraId="2B91DD5C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5E5E91E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Prihatiningtias, Y. W., &amp; Dayanti, N. (2014). Corporate Social Responsibility Disclosure and Firm Financial Performance in Mining and Natural Resources Industry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The International Journal of Accounting and Business Society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, 35–59.</w:t>
      </w:r>
    </w:p>
    <w:p w14:paraId="302CDD72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4382512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Priyatno, D. (2014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SPSS 22 Pengolah Data Terpraktis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 (T. A. Prabawati (ed.); 1st ed.). CV ANDI OFFSET.</w:t>
      </w:r>
    </w:p>
    <w:p w14:paraId="38F30865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E95D0E6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Puspita, A. R. (2019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Ukuran Perusahaan, Umur Perusahaan, Leverage, Profitabilitas dan Komisaris Independen Terhadap Manajemen Laba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Universitas Muhammadiyah Magelang.</w:t>
      </w:r>
    </w:p>
    <w:p w14:paraId="347BE8F6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0A5044E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Rohmah, D. (2016). Faktor-Faktor Yang Mempengaruhi Pengungkapan Corporate Social Responsibility Di Dalam Laporan Sustainability (Studi Empiris Pada Perusahaan yang listing di Bursa Efek Indonesia Tahun 2010-2013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Ese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2), 243–262. https://doi.org/10.15408/ess.v5i2.2347</w:t>
      </w:r>
    </w:p>
    <w:p w14:paraId="25A2DD22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40A2F0D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Rudito, B., &amp; Famiola, E. (2013). Upaya Pengembangan Corporate Sosial Responsibility Perspektif Ekonomi Islam. In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Rekayasa Sains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Rekayasa Sains. https://doi.org/10.24252/iqtisaduna.v4i1.5039</w:t>
      </w:r>
    </w:p>
    <w:p w14:paraId="45BBED6C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590310F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Saputra, S. E. (2019). Pertumbuhan Perusahaan dan Tipe Industri Pengungkapan Terhadap Pengungkapan CSR Pada Perusahaan High Profil Di Bursa Efek Indonesia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ournal of Residu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8), 138–149.</w:t>
      </w:r>
    </w:p>
    <w:p w14:paraId="17B6EAB6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F570EEC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Sartono, A. (2012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Teori dan Aplika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 (Edisi Ke E). BPPE.</w:t>
      </w:r>
    </w:p>
    <w:p w14:paraId="29E46687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A3E0702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Sekaran, U. (2017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14:paraId="789FB9E1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2AAEAFF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205EEAA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ha, T. L. (2014). Pengaruh ukuran perusahaan, ukuran dewan komisaris, profitabilitas dan Leverage terhadap pengungkapan Tanggung Jawab Sosial pada Perusahaan Manufaktur yang Terdaftar di BEI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XVIII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01), 86–98.</w:t>
      </w:r>
    </w:p>
    <w:p w14:paraId="08A1A1D0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BC968ED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Sugiyono. (2017). Pendekatan Kuantitatif, Kualitatif, Kombinasi, R&amp;D dan Penelitian Evaluasi. In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Metodelogi Penelitian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8CB2710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A657EB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Sugiyono, S. (2016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dan kualitatif dan R&amp;D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Alfabeta Bandung.</w:t>
      </w:r>
    </w:p>
    <w:p w14:paraId="5C87BAAB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E112C54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Sujarweni, V. W. (2015). Metodelogi Penelitian: Bisnis &amp; Ekonomi. In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Buku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https://doi.org/10.1080/00324728.2011.576768</w:t>
      </w:r>
    </w:p>
    <w:p w14:paraId="53DE762B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8683FCB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Sulistiana, I. (2017). Pengaruh Pengungkapan Corporate Social Responsibility Dan Rasio Profitabilitas Terhadap Harga Saham Pada Perusahaan Manufaktur Yang Terdaftar Di Bursa Efek Indonesia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2), 65–74.</w:t>
      </w:r>
    </w:p>
    <w:p w14:paraId="7263FEFF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13A7BF2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Vinet, L., &amp; Zhedanov, A. (2010). A “missing” family of classical orthogonal polynomials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NASPA Journal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https://doi.org/10.1088/1751-8113/44/8/085201</w:t>
      </w:r>
    </w:p>
    <w:p w14:paraId="3BB19768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70A35DE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Wahyuningsih, A. (2018). Pengaruh Size , Leverage dan Profitabilitas Terhadap Pengungkapan Csr Pada Perusahaan Manufaktur yang Terdaftar di Bursa Efek Indonesia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Komunika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, 27–36. https://doi.org/10.1097/00006982-200502000-00005</w:t>
      </w:r>
    </w:p>
    <w:p w14:paraId="4DC156B8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D28BF37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Wartina, E., &amp; Apriwenni, P. (2018). Dampak Kinerja Lingkungan, Kepemilikan Instutusional, Kepemilikan Publik, Leverage, Ukuran Perusahaan dan Pertumbuhan Perusahaan Terhadap Pengungkapan Tanggungjawab Sosial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, 31–52.</w:t>
      </w:r>
    </w:p>
    <w:p w14:paraId="6F3C69CF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BB41951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Widianingsih, D. (2018). Kepemilikan Manajerial, Kepemilikan Institusional, Komisaris Independen, serta Komite Audit pada Nilai Perusahaan dengan Pengungkapan CSR sebagai Variabel Moderating dan Firm Size sebagai Variabel Kontrol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Pajak</w:t>
      </w:r>
      <w:r w:rsidRPr="00406FAC">
        <w:rPr>
          <w:rFonts w:ascii="Times New Roman" w:hAnsi="Times New Roman" w:cs="Times New Roman"/>
          <w:noProof/>
          <w:sz w:val="24"/>
          <w:szCs w:val="24"/>
        </w:rPr>
        <w:t>. https://doi.org/10.29040/jap.v19i1.196</w:t>
      </w:r>
    </w:p>
    <w:p w14:paraId="473C20A7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8BD739E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Widyastari, N. K. W., &amp; Ratna Sari, M. M. (2018). Pengaruh Ukuran Perusahaan, Proporsi Dewan Komisaris Independen, dan Kepemilikan Asing pada Pengungkapan Corporate Social Responsibility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406FAC">
        <w:rPr>
          <w:rFonts w:ascii="Times New Roman" w:hAnsi="Times New Roman" w:cs="Times New Roman"/>
          <w:noProof/>
          <w:sz w:val="24"/>
          <w:szCs w:val="24"/>
        </w:rPr>
        <w:t>, 1826. https://doi.org/10.24843/EJA.2018.v22.i03.p07</w:t>
      </w:r>
    </w:p>
    <w:p w14:paraId="47096324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E2D47C0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A266B44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EEDD35C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4D27173" w14:textId="77777777" w:rsidR="00051181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yuda, A., &amp; Pramono, H. (2017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Pengaruh Good Coporate Governance, Karakteristik Perusahaan Terhadap Luas Pengungkapan social Responsibility pada Perusahaan Terdaftar di BEI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XV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, 12–25.</w:t>
      </w:r>
    </w:p>
    <w:p w14:paraId="08571A87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0A1670A" w14:textId="77777777" w:rsidR="00051181" w:rsidRPr="00406FAC" w:rsidRDefault="00051181" w:rsidP="0005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Yanti, N. L. E. K., Endiana, I. D. M., &amp; Pramesti, I. G. A. A. (2021)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Pengaruh ukuran perusahaan, ukuran dewan komisaris, kepemilikan institusional, leverage , dan profitabilitas terhadap pengungkapan corporate social responsibility</w:t>
      </w:r>
      <w:r w:rsidRPr="00406FA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06FA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06FAC">
        <w:rPr>
          <w:rFonts w:ascii="Times New Roman" w:hAnsi="Times New Roman" w:cs="Times New Roman"/>
          <w:noProof/>
          <w:sz w:val="24"/>
          <w:szCs w:val="24"/>
        </w:rPr>
        <w:t>(1), 42–51.</w:t>
      </w:r>
    </w:p>
    <w:p w14:paraId="1AFAB4BD" w14:textId="77777777" w:rsidR="00051181" w:rsidRPr="008C395D" w:rsidRDefault="00051181" w:rsidP="00051181">
      <w:pPr>
        <w:spacing w:after="0" w:line="24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1EF482CA" w14:textId="77777777" w:rsidR="00051181" w:rsidRDefault="00051181" w:rsidP="0005118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54A47D7" w14:textId="77777777" w:rsidR="00051181" w:rsidRDefault="00051181" w:rsidP="00051181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sz w:val="100"/>
          <w:szCs w:val="24"/>
        </w:rPr>
      </w:pPr>
    </w:p>
    <w:p w14:paraId="2DB2CF62" w14:textId="77777777" w:rsidR="00051181" w:rsidRDefault="00051181" w:rsidP="00051181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sz w:val="100"/>
          <w:szCs w:val="24"/>
        </w:rPr>
      </w:pPr>
    </w:p>
    <w:p w14:paraId="3FCAB8FF" w14:textId="77777777" w:rsidR="00051181" w:rsidRDefault="00051181" w:rsidP="00051181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sz w:val="100"/>
          <w:szCs w:val="24"/>
        </w:rPr>
      </w:pPr>
    </w:p>
    <w:p w14:paraId="5F27D2AC" w14:textId="77777777" w:rsidR="00051181" w:rsidRPr="006260A4" w:rsidRDefault="00051181" w:rsidP="00051181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sz w:val="100"/>
          <w:szCs w:val="24"/>
        </w:rPr>
      </w:pPr>
      <w:r w:rsidRPr="006260A4">
        <w:rPr>
          <w:rFonts w:ascii="Times New Roman" w:hAnsi="Times New Roman" w:cs="Times New Roman"/>
          <w:b/>
          <w:sz w:val="100"/>
          <w:szCs w:val="24"/>
        </w:rPr>
        <w:t>LAMPIRAN</w:t>
      </w:r>
    </w:p>
    <w:p w14:paraId="15C9E7A1" w14:textId="77777777" w:rsidR="00051181" w:rsidRDefault="00051181" w:rsidP="00051181">
      <w:pPr>
        <w:rPr>
          <w:rFonts w:ascii="Times New Roman" w:eastAsia="Calibri" w:hAnsi="Times New Roman" w:cs="Times New Roman"/>
          <w:b/>
          <w:sz w:val="24"/>
          <w:szCs w:val="24"/>
          <w:lang w:eastAsia="id-ID"/>
        </w:rPr>
      </w:pPr>
      <w:r>
        <w:rPr>
          <w:rFonts w:ascii="Times New Roman" w:eastAsia="Calibri" w:hAnsi="Times New Roman" w:cs="Times New Roman"/>
          <w:b/>
          <w:sz w:val="24"/>
          <w:szCs w:val="24"/>
          <w:lang w:eastAsia="id-ID"/>
        </w:rPr>
        <w:br w:type="page"/>
      </w:r>
    </w:p>
    <w:p w14:paraId="7DC7C87A" w14:textId="77777777" w:rsidR="00051181" w:rsidRDefault="00051181" w:rsidP="00051181">
      <w:pPr>
        <w:spacing w:after="0" w:line="360" w:lineRule="auto"/>
        <w:contextualSpacing/>
        <w:rPr>
          <w:rFonts w:ascii="Times New Roman" w:eastAsia="Calibri" w:hAnsi="Times New Roman" w:cs="Times New Roman"/>
          <w:b/>
          <w:sz w:val="24"/>
          <w:szCs w:val="24"/>
          <w:lang w:eastAsia="id-ID"/>
        </w:rPr>
      </w:pPr>
      <w:r>
        <w:rPr>
          <w:rFonts w:ascii="Times New Roman" w:eastAsia="Calibri" w:hAnsi="Times New Roman" w:cs="Times New Roman"/>
          <w:b/>
          <w:sz w:val="24"/>
          <w:szCs w:val="24"/>
          <w:lang w:eastAsia="id-ID"/>
        </w:rPr>
        <w:lastRenderedPageBreak/>
        <w:t xml:space="preserve">Lampiran 1 </w:t>
      </w:r>
    </w:p>
    <w:p w14:paraId="7462EAFA" w14:textId="77777777" w:rsidR="00051181" w:rsidRPr="00F55E76" w:rsidRDefault="00051181" w:rsidP="00051181">
      <w:pPr>
        <w:spacing w:after="0" w:line="360" w:lineRule="auto"/>
        <w:ind w:left="540"/>
        <w:contextualSpacing/>
        <w:jc w:val="center"/>
        <w:rPr>
          <w:rFonts w:ascii="Times New Roman" w:eastAsia="Calibri" w:hAnsi="Times New Roman" w:cs="Times New Roman"/>
          <w:b/>
          <w:sz w:val="24"/>
          <w:szCs w:val="24"/>
          <w:lang w:eastAsia="id-ID"/>
        </w:rPr>
      </w:pPr>
      <w:r w:rsidRPr="00F55E76">
        <w:rPr>
          <w:rFonts w:ascii="Times New Roman" w:hAnsi="Times New Roman"/>
          <w:b/>
          <w:sz w:val="24"/>
        </w:rPr>
        <w:t>PERUSAHAAN PERTAMBANGAN YANG MASUK DALAM SEMPEL PENELITIAN</w:t>
      </w:r>
    </w:p>
    <w:tbl>
      <w:tblPr>
        <w:tblW w:w="7512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67"/>
        <w:gridCol w:w="1984"/>
        <w:gridCol w:w="4961"/>
      </w:tblGrid>
      <w:tr w:rsidR="00051181" w:rsidRPr="00910161" w14:paraId="5EB50EE2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11DD6000" w14:textId="77777777" w:rsidR="00051181" w:rsidRPr="00910161" w:rsidRDefault="00051181" w:rsidP="008249F7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No</w:t>
            </w:r>
          </w:p>
        </w:tc>
        <w:tc>
          <w:tcPr>
            <w:tcW w:w="1984" w:type="dxa"/>
            <w:shd w:val="clear" w:color="auto" w:fill="auto"/>
          </w:tcPr>
          <w:p w14:paraId="74B8981E" w14:textId="77777777" w:rsidR="00051181" w:rsidRPr="00910161" w:rsidRDefault="00051181" w:rsidP="008249F7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Kode Emitmen</w:t>
            </w:r>
          </w:p>
        </w:tc>
        <w:tc>
          <w:tcPr>
            <w:tcW w:w="4961" w:type="dxa"/>
            <w:shd w:val="clear" w:color="auto" w:fill="auto"/>
          </w:tcPr>
          <w:p w14:paraId="68B0B8F9" w14:textId="77777777" w:rsidR="00051181" w:rsidRPr="00910161" w:rsidRDefault="00051181" w:rsidP="008249F7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Nama Perusahaan</w:t>
            </w:r>
          </w:p>
        </w:tc>
      </w:tr>
      <w:tr w:rsidR="00051181" w:rsidRPr="00910161" w14:paraId="2F1518BD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6308D98D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1984" w:type="dxa"/>
            <w:shd w:val="clear" w:color="auto" w:fill="auto"/>
          </w:tcPr>
          <w:p w14:paraId="658EF42D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ADRO</w:t>
            </w:r>
          </w:p>
        </w:tc>
        <w:tc>
          <w:tcPr>
            <w:tcW w:w="4961" w:type="dxa"/>
            <w:shd w:val="clear" w:color="auto" w:fill="auto"/>
          </w:tcPr>
          <w:p w14:paraId="383A4926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Adaro Energy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35342442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5762CDA5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1984" w:type="dxa"/>
            <w:shd w:val="clear" w:color="auto" w:fill="auto"/>
          </w:tcPr>
          <w:p w14:paraId="04781B9F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BSSR</w:t>
            </w:r>
          </w:p>
        </w:tc>
        <w:tc>
          <w:tcPr>
            <w:tcW w:w="4961" w:type="dxa"/>
            <w:shd w:val="clear" w:color="auto" w:fill="auto"/>
          </w:tcPr>
          <w:p w14:paraId="0EC84CBA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Baramulti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Suksessaran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5BE3665C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2C5FC3A8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1984" w:type="dxa"/>
            <w:shd w:val="clear" w:color="auto" w:fill="auto"/>
          </w:tcPr>
          <w:p w14:paraId="70E1C90A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BYAN</w:t>
            </w:r>
          </w:p>
        </w:tc>
        <w:tc>
          <w:tcPr>
            <w:tcW w:w="4961" w:type="dxa"/>
            <w:shd w:val="clear" w:color="auto" w:fill="auto"/>
          </w:tcPr>
          <w:p w14:paraId="20EA69A3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Bayan Resources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06793816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3DDAB096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1984" w:type="dxa"/>
            <w:shd w:val="clear" w:color="auto" w:fill="auto"/>
          </w:tcPr>
          <w:p w14:paraId="09B54A2E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DEWA</w:t>
            </w:r>
          </w:p>
        </w:tc>
        <w:tc>
          <w:tcPr>
            <w:tcW w:w="4961" w:type="dxa"/>
            <w:shd w:val="clear" w:color="auto" w:fill="auto"/>
          </w:tcPr>
          <w:p w14:paraId="0AEB7878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Darma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Henwa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228A3077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73696913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1984" w:type="dxa"/>
            <w:shd w:val="clear" w:color="auto" w:fill="auto"/>
          </w:tcPr>
          <w:p w14:paraId="2DF0E9E0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GEMS</w:t>
            </w:r>
          </w:p>
        </w:tc>
        <w:tc>
          <w:tcPr>
            <w:tcW w:w="4961" w:type="dxa"/>
            <w:shd w:val="clear" w:color="auto" w:fill="auto"/>
          </w:tcPr>
          <w:p w14:paraId="0E49067A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Golden Energy Mines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775C6228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2A721D46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1984" w:type="dxa"/>
            <w:shd w:val="clear" w:color="auto" w:fill="auto"/>
          </w:tcPr>
          <w:p w14:paraId="76D9CA50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HRUM</w:t>
            </w:r>
          </w:p>
        </w:tc>
        <w:tc>
          <w:tcPr>
            <w:tcW w:w="4961" w:type="dxa"/>
            <w:shd w:val="clear" w:color="auto" w:fill="auto"/>
          </w:tcPr>
          <w:p w14:paraId="1C334EA2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Harum Energy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750BE918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2E2E9969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1984" w:type="dxa"/>
            <w:shd w:val="clear" w:color="auto" w:fill="auto"/>
          </w:tcPr>
          <w:p w14:paraId="4CC014CE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ITMG</w:t>
            </w:r>
          </w:p>
        </w:tc>
        <w:tc>
          <w:tcPr>
            <w:tcW w:w="4961" w:type="dxa"/>
            <w:shd w:val="clear" w:color="auto" w:fill="auto"/>
          </w:tcPr>
          <w:p w14:paraId="7FEAFD7F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Indo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ambangraya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Megah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1404873B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64FA3693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1984" w:type="dxa"/>
            <w:shd w:val="clear" w:color="auto" w:fill="auto"/>
          </w:tcPr>
          <w:p w14:paraId="6E0CA527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MBAP</w:t>
            </w:r>
          </w:p>
        </w:tc>
        <w:tc>
          <w:tcPr>
            <w:tcW w:w="4961" w:type="dxa"/>
            <w:shd w:val="clear" w:color="auto" w:fill="auto"/>
          </w:tcPr>
          <w:p w14:paraId="7628BDC1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Mitrabara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Adiperdana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5FF3F3BB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0CC4AE7D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1984" w:type="dxa"/>
            <w:shd w:val="clear" w:color="auto" w:fill="auto"/>
          </w:tcPr>
          <w:p w14:paraId="7066B2E5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MYOH</w:t>
            </w:r>
          </w:p>
        </w:tc>
        <w:tc>
          <w:tcPr>
            <w:tcW w:w="4961" w:type="dxa"/>
            <w:shd w:val="clear" w:color="auto" w:fill="auto"/>
          </w:tcPr>
          <w:p w14:paraId="2EE9F1F4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Samindo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Resources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0889C6AB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2CDA41D3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1984" w:type="dxa"/>
            <w:shd w:val="clear" w:color="auto" w:fill="auto"/>
          </w:tcPr>
          <w:p w14:paraId="4C1BFCEA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PTBA</w:t>
            </w:r>
          </w:p>
        </w:tc>
        <w:tc>
          <w:tcPr>
            <w:tcW w:w="4961" w:type="dxa"/>
            <w:shd w:val="clear" w:color="auto" w:fill="auto"/>
          </w:tcPr>
          <w:p w14:paraId="68C27EDD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Bukit Asam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4BE74EE3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2897548E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1984" w:type="dxa"/>
            <w:shd w:val="clear" w:color="auto" w:fill="auto"/>
          </w:tcPr>
          <w:p w14:paraId="50939B89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PTRO</w:t>
            </w:r>
          </w:p>
        </w:tc>
        <w:tc>
          <w:tcPr>
            <w:tcW w:w="4961" w:type="dxa"/>
            <w:shd w:val="clear" w:color="auto" w:fill="auto"/>
          </w:tcPr>
          <w:p w14:paraId="49C2A957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Petrosea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5794AB80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03CA43F8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1984" w:type="dxa"/>
            <w:shd w:val="clear" w:color="auto" w:fill="auto"/>
          </w:tcPr>
          <w:p w14:paraId="019E2AFC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BIPI</w:t>
            </w:r>
          </w:p>
        </w:tc>
        <w:tc>
          <w:tcPr>
            <w:tcW w:w="4961" w:type="dxa"/>
            <w:shd w:val="clear" w:color="auto" w:fill="auto"/>
          </w:tcPr>
          <w:p w14:paraId="2BE3A744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Astrindo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Nusantara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Infrastruktur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7F9B58A6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7D8443FF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3</w:t>
            </w:r>
          </w:p>
        </w:tc>
        <w:tc>
          <w:tcPr>
            <w:tcW w:w="1984" w:type="dxa"/>
            <w:shd w:val="clear" w:color="auto" w:fill="auto"/>
          </w:tcPr>
          <w:p w14:paraId="563184C6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ELSA</w:t>
            </w:r>
          </w:p>
        </w:tc>
        <w:tc>
          <w:tcPr>
            <w:tcW w:w="4961" w:type="dxa"/>
            <w:shd w:val="clear" w:color="auto" w:fill="auto"/>
          </w:tcPr>
          <w:p w14:paraId="44BF7293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Elnusa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30DFAF42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05A4E40D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1984" w:type="dxa"/>
            <w:shd w:val="clear" w:color="auto" w:fill="auto"/>
          </w:tcPr>
          <w:p w14:paraId="21CD710F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RUIS</w:t>
            </w:r>
          </w:p>
        </w:tc>
        <w:tc>
          <w:tcPr>
            <w:tcW w:w="4961" w:type="dxa"/>
            <w:shd w:val="clear" w:color="auto" w:fill="auto"/>
          </w:tcPr>
          <w:p w14:paraId="617717FA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Radiant Utama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Interinsco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64C8D461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10533DDD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5</w:t>
            </w:r>
          </w:p>
        </w:tc>
        <w:tc>
          <w:tcPr>
            <w:tcW w:w="1984" w:type="dxa"/>
            <w:shd w:val="clear" w:color="auto" w:fill="auto"/>
          </w:tcPr>
          <w:p w14:paraId="6478F451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ANTM</w:t>
            </w:r>
          </w:p>
        </w:tc>
        <w:tc>
          <w:tcPr>
            <w:tcW w:w="4961" w:type="dxa"/>
            <w:shd w:val="clear" w:color="auto" w:fill="auto"/>
          </w:tcPr>
          <w:p w14:paraId="0F41A7A3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Aneka Tambang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19B86802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078887F9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1984" w:type="dxa"/>
            <w:shd w:val="clear" w:color="auto" w:fill="auto"/>
          </w:tcPr>
          <w:p w14:paraId="1BD5232A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CITA</w:t>
            </w:r>
          </w:p>
        </w:tc>
        <w:tc>
          <w:tcPr>
            <w:tcW w:w="4961" w:type="dxa"/>
            <w:shd w:val="clear" w:color="auto" w:fill="auto"/>
          </w:tcPr>
          <w:p w14:paraId="5AB2D594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Cita Mineral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Investindo</w:t>
            </w:r>
            <w:proofErr w:type="spellEnd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05D1574B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527AD504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7</w:t>
            </w:r>
          </w:p>
        </w:tc>
        <w:tc>
          <w:tcPr>
            <w:tcW w:w="1984" w:type="dxa"/>
            <w:shd w:val="clear" w:color="auto" w:fill="auto"/>
          </w:tcPr>
          <w:p w14:paraId="4D4ACE72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INCO</w:t>
            </w:r>
          </w:p>
        </w:tc>
        <w:tc>
          <w:tcPr>
            <w:tcW w:w="4961" w:type="dxa"/>
            <w:shd w:val="clear" w:color="auto" w:fill="auto"/>
          </w:tcPr>
          <w:p w14:paraId="49DEDD01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Vale Indonesia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13432786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4B0E8940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1984" w:type="dxa"/>
            <w:shd w:val="clear" w:color="auto" w:fill="auto"/>
          </w:tcPr>
          <w:p w14:paraId="07B42E26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MDKA</w:t>
            </w:r>
          </w:p>
        </w:tc>
        <w:tc>
          <w:tcPr>
            <w:tcW w:w="4961" w:type="dxa"/>
            <w:shd w:val="clear" w:color="auto" w:fill="auto"/>
          </w:tcPr>
          <w:p w14:paraId="265B2FBD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Merdeka Copper Gold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  <w:tr w:rsidR="00051181" w:rsidRPr="00910161" w14:paraId="4FBA701E" w14:textId="77777777" w:rsidTr="008249F7">
        <w:trPr>
          <w:jc w:val="center"/>
        </w:trPr>
        <w:tc>
          <w:tcPr>
            <w:tcW w:w="567" w:type="dxa"/>
            <w:shd w:val="clear" w:color="auto" w:fill="auto"/>
          </w:tcPr>
          <w:p w14:paraId="12500C8F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19</w:t>
            </w:r>
          </w:p>
        </w:tc>
        <w:tc>
          <w:tcPr>
            <w:tcW w:w="1984" w:type="dxa"/>
            <w:shd w:val="clear" w:color="auto" w:fill="auto"/>
          </w:tcPr>
          <w:p w14:paraId="23FE8B5D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ZINC</w:t>
            </w:r>
          </w:p>
        </w:tc>
        <w:tc>
          <w:tcPr>
            <w:tcW w:w="4961" w:type="dxa"/>
            <w:shd w:val="clear" w:color="auto" w:fill="auto"/>
          </w:tcPr>
          <w:p w14:paraId="77353836" w14:textId="77777777" w:rsidR="00051181" w:rsidRPr="00910161" w:rsidRDefault="00051181" w:rsidP="008249F7">
            <w:pPr>
              <w:spacing w:after="0" w:line="360" w:lineRule="auto"/>
              <w:contextualSpacing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</w:pPr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 xml:space="preserve">Kapuas Prima Coal </w:t>
            </w:r>
            <w:proofErr w:type="spellStart"/>
            <w:r w:rsidRPr="00910161">
              <w:rPr>
                <w:rFonts w:ascii="Times New Roman" w:eastAsia="Times New Roman" w:hAnsi="Times New Roman" w:cs="Times New Roman"/>
                <w:sz w:val="24"/>
                <w:szCs w:val="24"/>
                <w:lang w:eastAsia="id-ID"/>
              </w:rPr>
              <w:t>Tbk</w:t>
            </w:r>
            <w:proofErr w:type="spellEnd"/>
          </w:p>
        </w:tc>
      </w:tr>
    </w:tbl>
    <w:p w14:paraId="3E6C1C85" w14:textId="77777777" w:rsidR="00051181" w:rsidRDefault="00051181" w:rsidP="00051181"/>
    <w:p w14:paraId="548EEA30" w14:textId="77777777" w:rsidR="00051181" w:rsidRDefault="00051181" w:rsidP="00051181"/>
    <w:p w14:paraId="09BB2568" w14:textId="77777777" w:rsidR="00051181" w:rsidRDefault="00051181" w:rsidP="00051181"/>
    <w:p w14:paraId="6B96C4D2" w14:textId="77777777" w:rsidR="00051181" w:rsidRDefault="00051181" w:rsidP="00051181"/>
    <w:p w14:paraId="1209956B" w14:textId="77777777" w:rsidR="00051181" w:rsidRDefault="00051181" w:rsidP="00051181"/>
    <w:p w14:paraId="14B5D75B" w14:textId="77777777" w:rsidR="00051181" w:rsidRDefault="00051181" w:rsidP="00051181"/>
    <w:p w14:paraId="1F137B5A" w14:textId="77777777" w:rsidR="00051181" w:rsidRPr="00410EB2" w:rsidRDefault="00051181" w:rsidP="00051181">
      <w:pPr>
        <w:spacing w:after="200" w:line="276" w:lineRule="auto"/>
      </w:pPr>
      <w:r>
        <w:br w:type="page"/>
      </w:r>
      <w:r>
        <w:rPr>
          <w:rFonts w:ascii="Times New Roman" w:hAnsi="Times New Roman"/>
          <w:b/>
          <w:noProof/>
          <w:sz w:val="24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FD93906" wp14:editId="6B6D6DE6">
                <wp:simplePos x="0" y="0"/>
                <wp:positionH relativeFrom="column">
                  <wp:posOffset>4874260</wp:posOffset>
                </wp:positionH>
                <wp:positionV relativeFrom="paragraph">
                  <wp:posOffset>-978535</wp:posOffset>
                </wp:positionV>
                <wp:extent cx="344805" cy="241300"/>
                <wp:effectExtent l="0" t="0" r="17145" b="25400"/>
                <wp:wrapNone/>
                <wp:docPr id="61" name="Rectangle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44805" cy="2413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898033C" id="Rectangle 61" o:spid="_x0000_s1026" style="position:absolute;margin-left:383.8pt;margin-top:-77.05pt;width:27.15pt;height:19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" fillcolor="white [3201]" strokecolor="white [3212]" strokeweight="1pt">
                <v:path arrowok="t"/>
              </v:rect>
            </w:pict>
          </mc:Fallback>
        </mc:AlternateContent>
      </w:r>
      <w:r>
        <w:rPr>
          <w:rFonts w:ascii="Times New Roman" w:hAnsi="Times New Roman"/>
          <w:sz w:val="24"/>
        </w:rPr>
        <w:t>Lampiran 2</w:t>
      </w:r>
    </w:p>
    <w:p w14:paraId="496FF580" w14:textId="77777777" w:rsidR="00051181" w:rsidRDefault="00051181" w:rsidP="00051181">
      <w:r>
        <w:rPr>
          <w:rFonts w:ascii="Times New Roman" w:hAnsi="Times New Roman"/>
          <w:sz w:val="24"/>
        </w:rPr>
        <w:t>DATA VARIABEL UKURAN DEWAN KOMISIARIS, PROFITABILITAS, UKURAN PERUSAHAAN</w:t>
      </w:r>
      <w:r>
        <w:rPr>
          <w:rFonts w:ascii="Times New Roman" w:hAnsi="Times New Roman"/>
          <w:b/>
          <w:noProof/>
          <w:sz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01DFEC6" wp14:editId="79C3D342">
                <wp:simplePos x="0" y="0"/>
                <wp:positionH relativeFrom="column">
                  <wp:posOffset>4957445</wp:posOffset>
                </wp:positionH>
                <wp:positionV relativeFrom="paragraph">
                  <wp:posOffset>-1138555</wp:posOffset>
                </wp:positionV>
                <wp:extent cx="344805" cy="241300"/>
                <wp:effectExtent l="0" t="0" r="17145" b="25400"/>
                <wp:wrapNone/>
                <wp:docPr id="60" name="Rectangle 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44805" cy="2413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4357C21" id="Rectangle 60" o:spid="_x0000_s1026" style="position:absolute;margin-left:390.35pt;margin-top:-89.65pt;width:27.15pt;height:19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" fillcolor="white [3201]" strokecolor="white [3212]" strokeweight="1pt">
                <v:path arrowok="t"/>
              </v:rect>
            </w:pict>
          </mc:Fallback>
        </mc:AlternateContent>
      </w:r>
      <w:r>
        <w:rPr>
          <w:rFonts w:ascii="Times New Roman" w:hAnsi="Times New Roman"/>
          <w:sz w:val="24"/>
        </w:rPr>
        <w:t xml:space="preserve"> DAN </w:t>
      </w:r>
      <w:r>
        <w:rPr>
          <w:rFonts w:ascii="Times New Roman" w:hAnsi="Times New Roman"/>
          <w:i/>
          <w:sz w:val="24"/>
        </w:rPr>
        <w:t>CORPORATE SOCIAL RESPONSIBILITY</w:t>
      </w:r>
    </w:p>
    <w:tbl>
      <w:tblPr>
        <w:tblW w:w="10085" w:type="dxa"/>
        <w:tblInd w:w="-972" w:type="dxa"/>
        <w:tblLayout w:type="fixed"/>
        <w:tblLook w:val="04A0" w:firstRow="1" w:lastRow="0" w:firstColumn="1" w:lastColumn="0" w:noHBand="0" w:noVBand="1"/>
      </w:tblPr>
      <w:tblGrid>
        <w:gridCol w:w="2165"/>
        <w:gridCol w:w="1083"/>
        <w:gridCol w:w="1977"/>
        <w:gridCol w:w="1710"/>
        <w:gridCol w:w="1620"/>
        <w:gridCol w:w="1530"/>
      </w:tblGrid>
      <w:tr w:rsidR="00051181" w:rsidRPr="00F55E76" w14:paraId="683B5B19" w14:textId="77777777" w:rsidTr="008249F7">
        <w:trPr>
          <w:trHeight w:val="1260"/>
        </w:trPr>
        <w:tc>
          <w:tcPr>
            <w:tcW w:w="2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2A061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10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985D6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97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D053E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KURAN DEWANKOMISIARIS</w:t>
            </w:r>
          </w:p>
        </w:tc>
        <w:tc>
          <w:tcPr>
            <w:tcW w:w="17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2EE994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KURAN PERUSAHAAN</w:t>
            </w:r>
          </w:p>
        </w:tc>
        <w:tc>
          <w:tcPr>
            <w:tcW w:w="16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C3C2DC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OFITABILITAS</w:t>
            </w:r>
          </w:p>
        </w:tc>
        <w:tc>
          <w:tcPr>
            <w:tcW w:w="15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17419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UNGKAPAN CSR</w:t>
            </w:r>
          </w:p>
        </w:tc>
      </w:tr>
      <w:tr w:rsidR="00051181" w:rsidRPr="00F55E76" w14:paraId="4F5B2DD5" w14:textId="77777777" w:rsidTr="008249F7">
        <w:trPr>
          <w:trHeight w:val="450"/>
        </w:trPr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22BED9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0072D4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97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4233B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C6C15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F3A926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5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AD1DC1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051181" w:rsidRPr="00F55E76" w14:paraId="055E1ABA" w14:textId="77777777" w:rsidTr="008249F7">
        <w:trPr>
          <w:trHeight w:val="315"/>
        </w:trPr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FA3179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48DAC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DECD2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ECIMAL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2F6AC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ECIMAL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E222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ECIMAL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08A16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ECIMAL</w:t>
            </w:r>
          </w:p>
        </w:tc>
      </w:tr>
      <w:tr w:rsidR="00051181" w:rsidRPr="00F55E76" w14:paraId="677A292B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3415E9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931F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D70B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9327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28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18B8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23F1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</w:tr>
      <w:tr w:rsidR="00051181" w:rsidRPr="00F55E76" w14:paraId="12A3D2E0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8A473D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BC93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3764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D9B8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07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5193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4EDC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</w:tr>
      <w:tr w:rsidR="00051181" w:rsidRPr="00F55E76" w14:paraId="26A73265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DDA98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D64D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1E91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8DE0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25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B240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7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2579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3CCA988E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450DCD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F6BC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5B5B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9D95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34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3DBF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A41C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</w:t>
            </w:r>
          </w:p>
        </w:tc>
      </w:tr>
      <w:tr w:rsidR="00051181" w:rsidRPr="00F55E76" w14:paraId="0E194DB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4B6603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5668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BBA1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EC4C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68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081A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2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BB345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</w:t>
            </w:r>
          </w:p>
        </w:tc>
      </w:tr>
      <w:tr w:rsidR="00051181" w:rsidRPr="00F55E76" w14:paraId="3C7F1B1C" w14:textId="77777777" w:rsidTr="008249F7">
        <w:trPr>
          <w:trHeight w:val="34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C70B7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SR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FD7F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C921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18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C7BA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80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FA71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1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9911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51181" w:rsidRPr="00F55E76" w14:paraId="51C1156A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3FC43B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7FB1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7FA9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43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65CD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23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444B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6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C6165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</w:tr>
      <w:tr w:rsidR="00051181" w:rsidRPr="00F55E76" w14:paraId="4B34F3C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5F6669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8C15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E999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68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75EB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715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A890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6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86C06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6DD21746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78EBB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79DD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E996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3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F873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401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231E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3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223B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</w:t>
            </w:r>
          </w:p>
        </w:tc>
      </w:tr>
      <w:tr w:rsidR="00051181" w:rsidRPr="00F55E76" w14:paraId="45125BAD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D3BDCF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57EE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2091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07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3481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123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07B0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8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DC1D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</w:t>
            </w:r>
          </w:p>
        </w:tc>
      </w:tr>
      <w:tr w:rsidR="00051181" w:rsidRPr="00F55E76" w14:paraId="74BAA716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53DE6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7039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23F8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16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BFF4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2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DFDF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4FA7E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66BDEB33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A8E5D0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528E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F765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223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CDA6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8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45F1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1BB5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0A5B7969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F4EC81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1D6B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64F9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8476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5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7CB2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877D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</w:t>
            </w:r>
          </w:p>
        </w:tc>
      </w:tr>
      <w:tr w:rsidR="00051181" w:rsidRPr="00F55E76" w14:paraId="19B4CC9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4D6AFD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E4E7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4198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2EBD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1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D59C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97E72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</w:tr>
      <w:tr w:rsidR="00051181" w:rsidRPr="00F55E76" w14:paraId="48A8161B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19730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EB9E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E64A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91C9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0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9806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EC85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</w:tr>
      <w:tr w:rsidR="00051181" w:rsidRPr="00F55E76" w14:paraId="5B3160BA" w14:textId="77777777" w:rsidTr="008249F7">
        <w:trPr>
          <w:trHeight w:val="28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64F09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F729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C676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670C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1FEF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E410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</w:tr>
      <w:tr w:rsidR="00051181" w:rsidRPr="00F55E76" w14:paraId="7F86280E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58A41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BC05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F06C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4B29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4866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4E9B2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</w:t>
            </w:r>
          </w:p>
        </w:tc>
      </w:tr>
      <w:tr w:rsidR="00051181" w:rsidRPr="00F55E76" w14:paraId="1253E56B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BB8B7C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2EB3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573C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8070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2F1C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3709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</w:tr>
      <w:tr w:rsidR="00051181" w:rsidRPr="00F55E76" w14:paraId="079E8869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94FE22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6240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1444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493C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5560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19784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339A4273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E3D58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3440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6A6C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8E40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0C22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605D2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</w:t>
            </w:r>
          </w:p>
        </w:tc>
      </w:tr>
      <w:tr w:rsidR="00051181" w:rsidRPr="00F55E76" w14:paraId="0F8497F9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F4049A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1651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FA80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CEBE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9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1F57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2070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</w:t>
            </w:r>
          </w:p>
        </w:tc>
      </w:tr>
      <w:tr w:rsidR="00051181" w:rsidRPr="00F55E76" w14:paraId="65C1A6C3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C6EBD1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1B24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02ED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2F0E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0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0001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F70A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51181" w:rsidRPr="00F55E76" w14:paraId="6975321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2764E0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5BDA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9155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9A6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4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23B4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94AB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</w:tr>
      <w:tr w:rsidR="00051181" w:rsidRPr="00F55E76" w14:paraId="17AC727A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F78BE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7E96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3546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A418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0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1660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345D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</w:t>
            </w:r>
          </w:p>
        </w:tc>
      </w:tr>
      <w:tr w:rsidR="00051181" w:rsidRPr="00F55E76" w14:paraId="51F586EA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B06C7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DE94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AE65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27AA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4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75E1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14589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</w:t>
            </w:r>
          </w:p>
        </w:tc>
      </w:tr>
      <w:tr w:rsidR="00051181" w:rsidRPr="00F55E76" w14:paraId="4DCC3270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59972" w14:textId="77777777" w:rsidR="00051181" w:rsidRPr="00F55E76" w:rsidRDefault="00051181" w:rsidP="008249F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  <w:p w14:paraId="301C8D78" w14:textId="77777777" w:rsidR="00051181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</w:t>
            </w:r>
          </w:p>
          <w:p w14:paraId="526C1361" w14:textId="77777777" w:rsidR="00051181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</w:t>
            </w:r>
          </w:p>
          <w:p w14:paraId="17304177" w14:textId="77777777" w:rsidR="00051181" w:rsidRPr="00F55E76" w:rsidRDefault="00051181" w:rsidP="008249F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HRUM</w:t>
            </w:r>
          </w:p>
        </w:tc>
        <w:tc>
          <w:tcPr>
            <w:tcW w:w="10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C21D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9E92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246A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5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E159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F2B4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</w:tr>
      <w:tr w:rsidR="00051181" w:rsidRPr="00F55E76" w14:paraId="51A26585" w14:textId="77777777" w:rsidTr="008249F7">
        <w:trPr>
          <w:trHeight w:val="315"/>
        </w:trPr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B7BEE4" w14:textId="77777777" w:rsidR="00051181" w:rsidRPr="00F55E76" w:rsidRDefault="00051181" w:rsidP="008249F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0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3004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D85C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1AD6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6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65CA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C4AE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2194551F" w14:textId="77777777" w:rsidTr="008249F7">
        <w:trPr>
          <w:trHeight w:val="315"/>
        </w:trPr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1D84D8" w14:textId="77777777" w:rsidR="00051181" w:rsidRPr="00F55E76" w:rsidRDefault="00051181" w:rsidP="008249F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0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E310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BBC3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0B90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8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68DE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F4484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03149B89" w14:textId="77777777" w:rsidTr="008249F7">
        <w:trPr>
          <w:trHeight w:val="315"/>
        </w:trPr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923F95" w14:textId="77777777" w:rsidR="00051181" w:rsidRPr="00F55E76" w:rsidRDefault="00051181" w:rsidP="008249F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0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E0F3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BAEB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3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B741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5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21BE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8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6576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0EBF852C" w14:textId="77777777" w:rsidTr="008249F7">
        <w:trPr>
          <w:trHeight w:val="315"/>
        </w:trPr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9F8D64" w14:textId="77777777" w:rsidR="00051181" w:rsidRPr="00F55E76" w:rsidRDefault="00051181" w:rsidP="008249F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0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01F2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711C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3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0C7A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5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7D71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8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25DA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</w:t>
            </w:r>
          </w:p>
        </w:tc>
      </w:tr>
      <w:tr w:rsidR="00051181" w:rsidRPr="00F55E76" w14:paraId="69A14A86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64909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D00F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B28C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8F9D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4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6A44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8D71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</w:tr>
      <w:tr w:rsidR="00051181" w:rsidRPr="00F55E76" w14:paraId="3D595293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B4F27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6756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2D6D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901E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4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B925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960F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51181" w:rsidRPr="00F55E76" w14:paraId="09BD428D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C1947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9628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507C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8C64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6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A2E0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3FBB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</w:t>
            </w:r>
          </w:p>
        </w:tc>
      </w:tr>
      <w:tr w:rsidR="00051181" w:rsidRPr="00F55E76" w14:paraId="32513F83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AEDA3D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726C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7B19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45C5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8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6A2A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B044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788DA648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FE653F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F07D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D8B5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8661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3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0A0F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C419C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</w:t>
            </w:r>
          </w:p>
        </w:tc>
      </w:tr>
      <w:tr w:rsidR="00051181" w:rsidRPr="00F55E76" w14:paraId="6B60AEF1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31033A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5B7A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2D3E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785F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4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BB1D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2862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051181" w:rsidRPr="00F55E76" w14:paraId="1659DEE2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2433FB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B1BB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24AB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91A2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0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D5BE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3B91E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</w:tr>
      <w:tr w:rsidR="00051181" w:rsidRPr="00F55E76" w14:paraId="78B1F44E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C836E8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F1B9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2BB0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F1FA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5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EA83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87BED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051181" w:rsidRPr="00F55E76" w14:paraId="3D56AC03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F6543D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A846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6078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BDB6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2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BCC1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515C82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051181" w:rsidRPr="00F55E76" w14:paraId="04ED736A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11BF30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074F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33FF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95DE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2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3BD0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37C78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051181" w:rsidRPr="00F55E76" w14:paraId="16DAB773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714AEE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4406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6EB1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56BA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9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FDC8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9B1DF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</w:t>
            </w:r>
          </w:p>
        </w:tc>
      </w:tr>
      <w:tr w:rsidR="00051181" w:rsidRPr="00F55E76" w14:paraId="2D02E57E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BC7B43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193E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4DC1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C34E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5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62D9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249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B042E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</w:t>
            </w:r>
          </w:p>
        </w:tc>
      </w:tr>
      <w:tr w:rsidR="00051181" w:rsidRPr="00F55E76" w14:paraId="2BB2E046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2AE33F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CC4D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988D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9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2595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97CC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72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A3A30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</w:t>
            </w:r>
          </w:p>
        </w:tc>
      </w:tr>
      <w:tr w:rsidR="00051181" w:rsidRPr="00F55E76" w14:paraId="6BE1C16F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5299E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6D66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D3DE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1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CE87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EE86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21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D5D89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051181" w:rsidRPr="00F55E76" w14:paraId="0FFD1B4A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C6B73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F5E1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8AF0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7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EAAB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89AF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9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6D665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051181" w:rsidRPr="00F55E76" w14:paraId="64833317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0C920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A7CC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158D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12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9668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F14A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82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07E25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</w:t>
            </w:r>
          </w:p>
        </w:tc>
      </w:tr>
      <w:tr w:rsidR="00051181" w:rsidRPr="00F55E76" w14:paraId="6FBCCAB2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4BF37E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8DF1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3900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872F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7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F708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2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CDD6F9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</w:t>
            </w:r>
          </w:p>
        </w:tc>
      </w:tr>
      <w:tr w:rsidR="00051181" w:rsidRPr="00F55E76" w14:paraId="195521EC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B9105E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5A9C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044D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EA3E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9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1E78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57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1BD206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</w:t>
            </w:r>
          </w:p>
        </w:tc>
      </w:tr>
      <w:tr w:rsidR="00051181" w:rsidRPr="00F55E76" w14:paraId="0AC1849D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032A61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DCEA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E1A5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7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43EB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6A92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65141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</w:tr>
      <w:tr w:rsidR="00051181" w:rsidRPr="00F55E76" w14:paraId="34F8DABF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0939FA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1F57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3120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66B2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23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AB41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2C34F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13ED7C70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ECA442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64DC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2579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6C0E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0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231C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7DA345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3241605E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CB9D8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6C01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35AB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AFE3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12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7232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94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2C583A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4AFB6BF8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1AD1F0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4AB3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964A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818D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12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CC6D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08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519C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</w:tr>
      <w:tr w:rsidR="00051181" w:rsidRPr="00F55E76" w14:paraId="68B79BDE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69E029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9614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5DF9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54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ECAC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92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59C2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71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4E4BA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051181" w:rsidRPr="00F55E76" w14:paraId="31F38C54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E38DDB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5EE3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07DC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54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65EA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92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96C2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71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7054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</w:t>
            </w:r>
          </w:p>
        </w:tc>
      </w:tr>
      <w:tr w:rsidR="00051181" w:rsidRPr="00F55E76" w14:paraId="2AC968CF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5B4A41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C945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41A6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99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50BB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92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EB3A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1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F27D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</w:t>
            </w:r>
          </w:p>
        </w:tc>
      </w:tr>
      <w:tr w:rsidR="00051181" w:rsidRPr="00F55E76" w14:paraId="4D392184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C69C07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C6F5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747C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A40F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5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C089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505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38604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</w:tr>
      <w:tr w:rsidR="00051181" w:rsidRPr="00F55E76" w14:paraId="3721E81C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C7AB88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C4D6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36AA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0300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3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FA44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227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F38C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</w:tr>
      <w:tr w:rsidR="00051181" w:rsidRPr="00F55E76" w14:paraId="391A60F4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D24E6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6327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AB46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7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8B87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0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9017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A55C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54B0D4CF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06556B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7CF7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F3A7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7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3859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0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96DF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D653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</w:t>
            </w:r>
          </w:p>
        </w:tc>
      </w:tr>
      <w:tr w:rsidR="00051181" w:rsidRPr="00F55E76" w14:paraId="4F358854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E0DD45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5724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D582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B5B2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9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5E87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35D7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</w:t>
            </w:r>
          </w:p>
        </w:tc>
      </w:tr>
      <w:tr w:rsidR="00051181" w:rsidRPr="00F55E76" w14:paraId="64AA2932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BBE02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2DF4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C9FF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86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1227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308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40C5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6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B4385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</w:tr>
      <w:tr w:rsidR="00051181" w:rsidRPr="00F55E76" w14:paraId="08DAB58B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FB58E0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D70E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20F2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98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B7FC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906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24C9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5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00489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</w:tr>
      <w:tr w:rsidR="00051181" w:rsidRPr="00F55E76" w14:paraId="679F7BDB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734AB2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5672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330D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1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6652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337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26A7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B6285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174E4350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5F5DD8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006C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0DBE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1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218E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337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2D8F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99322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</w:t>
            </w:r>
          </w:p>
        </w:tc>
      </w:tr>
      <w:tr w:rsidR="00051181" w:rsidRPr="00F55E76" w14:paraId="44881FB2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79243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FF94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AC65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983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82EF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54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E32A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B6115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</w:t>
            </w:r>
          </w:p>
        </w:tc>
      </w:tr>
      <w:tr w:rsidR="00051181" w:rsidRPr="00F55E76" w14:paraId="60488885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34CAED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9C91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3DC1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7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EE6F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5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FB40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96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A34CD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4DBB86CB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AA2D7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EC4D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3003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386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C252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3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A4DF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044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CEB4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7D92C985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2EFEFA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87F8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06B0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033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6CC5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A663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2298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158A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</w:t>
            </w:r>
          </w:p>
        </w:tc>
      </w:tr>
      <w:tr w:rsidR="00051181" w:rsidRPr="00F55E76" w14:paraId="6BDDA982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49DEC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3CAF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E1D5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72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807D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0B0C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31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A593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</w:tr>
      <w:tr w:rsidR="00051181" w:rsidRPr="00F55E76" w14:paraId="55C30F68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BCDD4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1F32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979B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486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ECF1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0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CC53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7015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66024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</w:tr>
      <w:tr w:rsidR="00051181" w:rsidRPr="00F55E76" w14:paraId="004F689B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32E9D0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0B30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0943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65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2F42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517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E0EE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58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F9D3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</w:tr>
      <w:tr w:rsidR="00051181" w:rsidRPr="00F55E76" w14:paraId="74A8799D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6CAE12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E9F0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7205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72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FF45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749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D351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6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AE03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</w:t>
            </w:r>
          </w:p>
        </w:tc>
      </w:tr>
      <w:tr w:rsidR="00051181" w:rsidRPr="00F55E76" w14:paraId="14A162F9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4E81DB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8984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6E76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69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783A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280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26A7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32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B5E6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</w:tr>
      <w:tr w:rsidR="00051181" w:rsidRPr="00F55E76" w14:paraId="7978E46E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5E9DDC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ACBA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296A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3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9B91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231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D907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1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B6C5C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7DE00980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E03617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ITA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7DA0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36DC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6FFB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357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E32C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46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EE7D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</w:t>
            </w:r>
          </w:p>
        </w:tc>
      </w:tr>
      <w:tr w:rsidR="00051181" w:rsidRPr="00F55E76" w14:paraId="7CE84680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D965C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1EA3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2396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1424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4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9063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07D6A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</w:t>
            </w:r>
          </w:p>
        </w:tc>
      </w:tr>
      <w:tr w:rsidR="00051181" w:rsidRPr="00F55E76" w14:paraId="739C91F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E58FD0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B0D6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D34F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9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5520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3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7C74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4E39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</w:t>
            </w:r>
          </w:p>
        </w:tc>
      </w:tr>
      <w:tr w:rsidR="00051181" w:rsidRPr="00F55E76" w14:paraId="44B10C6F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9896B5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A7FD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705A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2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12B3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1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2C7D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8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AA46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</w:tr>
      <w:tr w:rsidR="00051181" w:rsidRPr="00F55E76" w14:paraId="32E37DF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36C714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03DE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2C4F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C1F9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5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58DA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6E09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</w:t>
            </w:r>
          </w:p>
        </w:tc>
      </w:tr>
      <w:tr w:rsidR="00051181" w:rsidRPr="00F55E76" w14:paraId="58DCC315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6441F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O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4C89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0842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1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B901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231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3586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23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290E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</w:t>
            </w:r>
          </w:p>
        </w:tc>
      </w:tr>
      <w:tr w:rsidR="00051181" w:rsidRPr="00F55E76" w14:paraId="75BF6ED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34D113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5949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1C0F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23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49D5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490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51C1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9290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3D0D6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</w:t>
            </w:r>
          </w:p>
        </w:tc>
      </w:tr>
      <w:tr w:rsidR="00051181" w:rsidRPr="00F55E76" w14:paraId="68DF76B3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0C2AC9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2447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8CB0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099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2219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200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05BD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046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08F89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08641A8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D99BA6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51B5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722B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552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A8F5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6480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A729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423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B1791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1100456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5A6279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05CA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E477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806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82B79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841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87DE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49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1D335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</w:t>
            </w:r>
          </w:p>
        </w:tc>
      </w:tr>
      <w:tr w:rsidR="00051181" w:rsidRPr="00F55E76" w14:paraId="2378F06E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733188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DKA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01DF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9552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4B89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4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B847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143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6188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</w:t>
            </w:r>
          </w:p>
        </w:tc>
      </w:tr>
      <w:tr w:rsidR="00051181" w:rsidRPr="00F55E76" w14:paraId="7FDB219E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AC7490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0B8E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1D0F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3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AF1F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2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194F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678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D2B83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</w:tr>
      <w:tr w:rsidR="00051181" w:rsidRPr="00F55E76" w14:paraId="7FBEA8DB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A5B338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938E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882F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86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4BBB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90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1EC44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27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1BA8E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051181" w:rsidRPr="00F55E76" w14:paraId="387DF723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60E081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193F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5980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7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5708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9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B936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49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1FF59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</w:t>
            </w:r>
          </w:p>
        </w:tc>
      </w:tr>
      <w:tr w:rsidR="00051181" w:rsidRPr="00F55E76" w14:paraId="2FD14F1B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7ED294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161F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71CC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83AB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1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237D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4B1AE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1181" w:rsidRPr="00F55E76" w14:paraId="5A051311" w14:textId="77777777" w:rsidTr="008249F7">
        <w:trPr>
          <w:trHeight w:val="315"/>
        </w:trPr>
        <w:tc>
          <w:tcPr>
            <w:tcW w:w="216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D4920F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INC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3F55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88ED5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90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C5513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8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88FA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A98CE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</w:t>
            </w:r>
          </w:p>
        </w:tc>
      </w:tr>
      <w:tr w:rsidR="00051181" w:rsidRPr="00F55E76" w14:paraId="7D1AC9B7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B96A2A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A91D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8E07C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8BB8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00D8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7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2DC5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051181" w:rsidRPr="00F55E76" w14:paraId="48C02E44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B97DD3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CC35E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FE46F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B56C2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C218D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CFE63B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</w:tr>
      <w:tr w:rsidR="00051181" w:rsidRPr="00F55E76" w14:paraId="6F55A2C0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BBAF76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703A8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409F0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E2816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49D0B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,4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F9B304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051181" w:rsidRPr="00F55E76" w14:paraId="0C0289FD" w14:textId="77777777" w:rsidTr="008249F7">
        <w:trPr>
          <w:trHeight w:val="315"/>
        </w:trPr>
        <w:tc>
          <w:tcPr>
            <w:tcW w:w="216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519B28" w14:textId="77777777" w:rsidR="00051181" w:rsidRPr="00F55E76" w:rsidRDefault="00051181" w:rsidP="008249F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A2DAA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6AE5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A5847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98991" w14:textId="77777777" w:rsidR="00051181" w:rsidRPr="00F55E76" w:rsidRDefault="00051181" w:rsidP="008249F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4F3720" w14:textId="77777777" w:rsidR="00051181" w:rsidRPr="00F55E76" w:rsidRDefault="00051181" w:rsidP="008249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55E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</w:tbl>
    <w:p w14:paraId="58746DB3" w14:textId="77777777" w:rsidR="00051181" w:rsidRDefault="00051181" w:rsidP="00051181"/>
    <w:p w14:paraId="05A14E1D" w14:textId="77777777" w:rsidR="00051181" w:rsidRDefault="00051181" w:rsidP="00051181"/>
    <w:p w14:paraId="183E5919" w14:textId="77777777" w:rsidR="00051181" w:rsidRDefault="00051181" w:rsidP="0005118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2AECCE27" w14:textId="77777777" w:rsidR="00051181" w:rsidRDefault="00051181" w:rsidP="0005118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59AD7F3D" w14:textId="77777777" w:rsidR="00051181" w:rsidRDefault="00051181" w:rsidP="0005118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6FF73587" w14:textId="77777777" w:rsidR="00051181" w:rsidRDefault="00051181" w:rsidP="0005118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79CD6B3C" w14:textId="77777777" w:rsidR="00051181" w:rsidRDefault="00051181" w:rsidP="0005118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5897CBEA" w14:textId="77777777" w:rsidR="00051181" w:rsidRDefault="00051181" w:rsidP="0005118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5276B83B" w14:textId="77777777" w:rsidR="00051181" w:rsidRPr="00F55E76" w:rsidRDefault="00051181" w:rsidP="0005118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F55E76">
        <w:rPr>
          <w:rFonts w:ascii="Times New Roman" w:hAnsi="Times New Roman"/>
          <w:b/>
          <w:sz w:val="24"/>
          <w:szCs w:val="24"/>
        </w:rPr>
        <w:lastRenderedPageBreak/>
        <w:t xml:space="preserve">Uji </w:t>
      </w:r>
      <w:proofErr w:type="spellStart"/>
      <w:r w:rsidRPr="00F55E76">
        <w:rPr>
          <w:rFonts w:ascii="Times New Roman" w:hAnsi="Times New Roman"/>
          <w:b/>
          <w:sz w:val="24"/>
          <w:szCs w:val="24"/>
        </w:rPr>
        <w:t>Normalitas</w:t>
      </w:r>
      <w:proofErr w:type="spellEnd"/>
    </w:p>
    <w:tbl>
      <w:tblPr>
        <w:tblW w:w="5365" w:type="dxa"/>
        <w:tblInd w:w="14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051181" w:rsidRPr="00CE64FE" w14:paraId="5B1B8842" w14:textId="77777777" w:rsidTr="008249F7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F86A2A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One-Sample Kolmogorov-Smirnov Test</w:t>
            </w:r>
          </w:p>
        </w:tc>
      </w:tr>
      <w:tr w:rsidR="00051181" w:rsidRPr="00CE64FE" w14:paraId="3122BCF0" w14:textId="77777777" w:rsidTr="008249F7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A473BC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9CCCEB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Unstandardized Residual</w:t>
            </w:r>
          </w:p>
        </w:tc>
      </w:tr>
      <w:tr w:rsidR="00051181" w:rsidRPr="00CE64FE" w14:paraId="03180716" w14:textId="77777777" w:rsidTr="008249F7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1CB70C1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557C472" w14:textId="77777777" w:rsidR="00051181" w:rsidRPr="00AC7CDB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95</w:t>
            </w:r>
          </w:p>
        </w:tc>
      </w:tr>
      <w:tr w:rsidR="00051181" w:rsidRPr="00CE64FE" w14:paraId="450E6352" w14:textId="77777777" w:rsidTr="008249F7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4BD476E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Normal </w:t>
            </w:r>
            <w:proofErr w:type="spellStart"/>
            <w:proofErr w:type="gramStart"/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Parameters</w:t>
            </w:r>
            <w:r w:rsidRPr="00CE64FE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0E2B10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3ADFEA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0000000</w:t>
            </w:r>
          </w:p>
        </w:tc>
      </w:tr>
      <w:tr w:rsidR="00051181" w:rsidRPr="00CE64FE" w14:paraId="68C18098" w14:textId="77777777" w:rsidTr="008249F7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54050BC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0A23DC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B286BE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396231474,18075150</w:t>
            </w:r>
          </w:p>
        </w:tc>
      </w:tr>
      <w:tr w:rsidR="00051181" w:rsidRPr="00CE64FE" w14:paraId="5CF34CD6" w14:textId="77777777" w:rsidTr="008249F7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26F401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0FA189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58DD36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476</w:t>
            </w:r>
          </w:p>
        </w:tc>
      </w:tr>
      <w:tr w:rsidR="00051181" w:rsidRPr="00CE64FE" w14:paraId="10B98B07" w14:textId="77777777" w:rsidTr="008249F7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7CD79FD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71C86E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C700697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476</w:t>
            </w:r>
          </w:p>
        </w:tc>
      </w:tr>
      <w:tr w:rsidR="00051181" w:rsidRPr="00CE64FE" w14:paraId="59397FE5" w14:textId="77777777" w:rsidTr="008249F7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3917398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B079DEE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E4286C7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-,448</w:t>
            </w:r>
          </w:p>
        </w:tc>
      </w:tr>
      <w:tr w:rsidR="00051181" w:rsidRPr="00CE64FE" w14:paraId="3140DE5A" w14:textId="77777777" w:rsidTr="008249F7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0DEC5AEC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F68C45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476</w:t>
            </w:r>
          </w:p>
        </w:tc>
      </w:tr>
      <w:tr w:rsidR="00051181" w:rsidRPr="00CE64FE" w14:paraId="00930653" w14:textId="77777777" w:rsidTr="008249F7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09EE4A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Asymp</w:t>
            </w:r>
            <w:proofErr w:type="spellEnd"/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AB5EEB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200</w:t>
            </w:r>
            <w:r w:rsidRPr="00CE64FE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051181" w:rsidRPr="00CE64FE" w14:paraId="24EF3AD7" w14:textId="77777777" w:rsidTr="008249F7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366419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a. Test distribution is Normal.</w:t>
            </w:r>
          </w:p>
        </w:tc>
      </w:tr>
      <w:tr w:rsidR="00051181" w:rsidRPr="00CE64FE" w14:paraId="0A93CC81" w14:textId="77777777" w:rsidTr="008249F7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B10830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b. Calculated from data.</w:t>
            </w:r>
          </w:p>
        </w:tc>
      </w:tr>
      <w:tr w:rsidR="00051181" w:rsidRPr="00CE64FE" w14:paraId="583BEC33" w14:textId="77777777" w:rsidTr="008249F7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3192F6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c. Lilliefors Significance Correction.</w:t>
            </w:r>
          </w:p>
        </w:tc>
      </w:tr>
    </w:tbl>
    <w:p w14:paraId="0DE15305" w14:textId="77777777" w:rsidR="00051181" w:rsidRPr="00CE64FE" w:rsidRDefault="00051181" w:rsidP="00051181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183AAF46" w14:textId="77777777" w:rsidR="00051181" w:rsidRDefault="00051181" w:rsidP="00051181"/>
    <w:p w14:paraId="1E62DCB6" w14:textId="77777777" w:rsidR="00051181" w:rsidRPr="00F55E76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F55E76">
        <w:rPr>
          <w:rFonts w:ascii="Times New Roman" w:hAnsi="Times New Roman"/>
          <w:b/>
          <w:sz w:val="24"/>
          <w:szCs w:val="24"/>
        </w:rPr>
        <w:t xml:space="preserve">Uji </w:t>
      </w:r>
      <w:proofErr w:type="spellStart"/>
      <w:r w:rsidRPr="00F55E76">
        <w:rPr>
          <w:rFonts w:ascii="Times New Roman" w:hAnsi="Times New Roman"/>
          <w:b/>
          <w:sz w:val="24"/>
          <w:szCs w:val="24"/>
        </w:rPr>
        <w:t>Multikolinieritas</w:t>
      </w:r>
      <w:proofErr w:type="spellEnd"/>
    </w:p>
    <w:p w14:paraId="51B9E225" w14:textId="77777777" w:rsidR="00051181" w:rsidRPr="00CE64FE" w:rsidRDefault="00051181" w:rsidP="00051181">
      <w:pPr>
        <w:pStyle w:val="ListParagraph"/>
        <w:autoSpaceDE w:val="0"/>
        <w:autoSpaceDN w:val="0"/>
        <w:adjustRightInd w:val="0"/>
        <w:spacing w:after="0" w:line="240" w:lineRule="auto"/>
        <w:ind w:left="1701" w:hanging="850"/>
        <w:jc w:val="center"/>
        <w:rPr>
          <w:rFonts w:ascii="Times New Roman" w:hAnsi="Times New Roman"/>
          <w:b/>
          <w:sz w:val="24"/>
          <w:szCs w:val="24"/>
        </w:rPr>
      </w:pPr>
    </w:p>
    <w:tbl>
      <w:tblPr>
        <w:tblW w:w="12466" w:type="dxa"/>
        <w:tblInd w:w="15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3"/>
        <w:gridCol w:w="2608"/>
        <w:gridCol w:w="1205"/>
        <w:gridCol w:w="1091"/>
        <w:gridCol w:w="6779"/>
      </w:tblGrid>
      <w:tr w:rsidR="00051181" w:rsidRPr="00CE64FE" w14:paraId="6EBF0E3D" w14:textId="77777777" w:rsidTr="008249F7">
        <w:trPr>
          <w:gridAfter w:val="1"/>
          <w:wAfter w:w="6779" w:type="dxa"/>
          <w:cantSplit/>
        </w:trPr>
        <w:tc>
          <w:tcPr>
            <w:tcW w:w="3391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63258FD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296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30C0240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Collinearity Statistics</w:t>
            </w:r>
          </w:p>
        </w:tc>
      </w:tr>
      <w:tr w:rsidR="00051181" w:rsidRPr="00CE64FE" w14:paraId="017F424F" w14:textId="77777777" w:rsidTr="008249F7">
        <w:trPr>
          <w:gridAfter w:val="1"/>
          <w:wAfter w:w="6779" w:type="dxa"/>
          <w:cantSplit/>
        </w:trPr>
        <w:tc>
          <w:tcPr>
            <w:tcW w:w="339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329234D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20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2E011D1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Tolerance</w:t>
            </w:r>
          </w:p>
        </w:tc>
        <w:tc>
          <w:tcPr>
            <w:tcW w:w="1091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BC64CD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VIF</w:t>
            </w:r>
          </w:p>
        </w:tc>
      </w:tr>
      <w:tr w:rsidR="00051181" w:rsidRPr="00CE64FE" w14:paraId="10A7D644" w14:textId="77777777" w:rsidTr="008249F7">
        <w:trPr>
          <w:gridAfter w:val="1"/>
          <w:wAfter w:w="6779" w:type="dxa"/>
          <w:cantSplit/>
        </w:trPr>
        <w:tc>
          <w:tcPr>
            <w:tcW w:w="78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A1F6E9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60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2E2A94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20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C84783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9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103FA5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051181" w:rsidRPr="00CE64FE" w14:paraId="50934331" w14:textId="77777777" w:rsidTr="008249F7">
        <w:trPr>
          <w:gridAfter w:val="1"/>
          <w:wAfter w:w="6779" w:type="dxa"/>
          <w:cantSplit/>
        </w:trPr>
        <w:tc>
          <w:tcPr>
            <w:tcW w:w="78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1D3AF7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0FE64F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Dewan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Komisiaris</w:t>
            </w:r>
            <w:proofErr w:type="spellEnd"/>
          </w:p>
        </w:tc>
        <w:tc>
          <w:tcPr>
            <w:tcW w:w="120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754BC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517</w:t>
            </w:r>
          </w:p>
        </w:tc>
        <w:tc>
          <w:tcPr>
            <w:tcW w:w="109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0E9489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,934</w:t>
            </w:r>
          </w:p>
        </w:tc>
      </w:tr>
      <w:tr w:rsidR="00051181" w:rsidRPr="00CE64FE" w14:paraId="33371D64" w14:textId="77777777" w:rsidTr="008249F7">
        <w:trPr>
          <w:gridAfter w:val="1"/>
          <w:wAfter w:w="6779" w:type="dxa"/>
          <w:cantSplit/>
        </w:trPr>
        <w:tc>
          <w:tcPr>
            <w:tcW w:w="78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C85835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90BB66E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Profitabilitas</w:t>
            </w:r>
            <w:proofErr w:type="spellEnd"/>
          </w:p>
        </w:tc>
        <w:tc>
          <w:tcPr>
            <w:tcW w:w="120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628B6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552</w:t>
            </w:r>
          </w:p>
        </w:tc>
        <w:tc>
          <w:tcPr>
            <w:tcW w:w="109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8AC86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,813</w:t>
            </w:r>
          </w:p>
        </w:tc>
      </w:tr>
      <w:tr w:rsidR="00051181" w:rsidRPr="00CE64FE" w14:paraId="66AA6E74" w14:textId="77777777" w:rsidTr="008249F7">
        <w:trPr>
          <w:gridAfter w:val="1"/>
          <w:wAfter w:w="6779" w:type="dxa"/>
          <w:cantSplit/>
        </w:trPr>
        <w:tc>
          <w:tcPr>
            <w:tcW w:w="78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46F61F0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0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00D218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Perusahaan</w:t>
            </w:r>
          </w:p>
        </w:tc>
        <w:tc>
          <w:tcPr>
            <w:tcW w:w="120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2CB5297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917</w:t>
            </w:r>
          </w:p>
        </w:tc>
        <w:tc>
          <w:tcPr>
            <w:tcW w:w="109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D2C46F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,091</w:t>
            </w:r>
          </w:p>
        </w:tc>
      </w:tr>
      <w:tr w:rsidR="00051181" w:rsidRPr="00CE64FE" w14:paraId="775D0928" w14:textId="77777777" w:rsidTr="008249F7">
        <w:trPr>
          <w:cantSplit/>
        </w:trPr>
        <w:tc>
          <w:tcPr>
            <w:tcW w:w="124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35C4F5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. Dependent Variable: </w:t>
            </w:r>
            <w:r w:rsidRPr="00A03E85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Corporate Social Responsibility</w:t>
            </w:r>
          </w:p>
        </w:tc>
      </w:tr>
    </w:tbl>
    <w:p w14:paraId="47353F17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60C21D0F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11E1C223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1CE16B98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0EE96683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2B0E5D39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611B1EEF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687E9EBF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5C9D031D" w14:textId="77777777" w:rsidR="00051181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0E8D67CC" w14:textId="77777777" w:rsidR="00051181" w:rsidRPr="00CE64FE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61D3C50A" w14:textId="77777777" w:rsidR="00051181" w:rsidRDefault="00051181" w:rsidP="00051181"/>
    <w:p w14:paraId="143AF8DC" w14:textId="77777777" w:rsidR="00051181" w:rsidRPr="00F55E76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/>
          <w:b/>
          <w:sz w:val="24"/>
          <w:szCs w:val="24"/>
        </w:rPr>
      </w:pPr>
      <w:r w:rsidRPr="00F55E76">
        <w:rPr>
          <w:rFonts w:ascii="Times New Roman" w:eastAsia="Times New Roman" w:hAnsi="Times New Roman"/>
          <w:b/>
          <w:sz w:val="24"/>
          <w:szCs w:val="24"/>
        </w:rPr>
        <w:lastRenderedPageBreak/>
        <w:t xml:space="preserve"> Uji </w:t>
      </w:r>
      <w:proofErr w:type="spellStart"/>
      <w:r w:rsidRPr="00F55E76">
        <w:rPr>
          <w:rFonts w:ascii="Times New Roman" w:eastAsia="Times New Roman" w:hAnsi="Times New Roman"/>
          <w:b/>
          <w:sz w:val="24"/>
          <w:szCs w:val="24"/>
        </w:rPr>
        <w:t>Autokorelasi</w:t>
      </w:r>
      <w:proofErr w:type="spellEnd"/>
    </w:p>
    <w:p w14:paraId="3569DCCD" w14:textId="77777777" w:rsidR="00051181" w:rsidRPr="00CE64FE" w:rsidRDefault="00051181" w:rsidP="00051181">
      <w:pPr>
        <w:pStyle w:val="ListParagraph"/>
        <w:autoSpaceDE w:val="0"/>
        <w:autoSpaceDN w:val="0"/>
        <w:adjustRightInd w:val="0"/>
        <w:spacing w:after="0" w:line="240" w:lineRule="auto"/>
        <w:ind w:left="1276"/>
        <w:jc w:val="center"/>
        <w:rPr>
          <w:rFonts w:ascii="Times New Roman" w:eastAsia="Times New Roman" w:hAnsi="Times New Roman"/>
          <w:b/>
          <w:sz w:val="24"/>
          <w:szCs w:val="24"/>
        </w:rPr>
      </w:pPr>
    </w:p>
    <w:tbl>
      <w:tblPr>
        <w:tblW w:w="7866" w:type="dxa"/>
        <w:tblInd w:w="12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983"/>
        <w:gridCol w:w="1091"/>
        <w:gridCol w:w="1476"/>
        <w:gridCol w:w="2041"/>
        <w:gridCol w:w="1476"/>
      </w:tblGrid>
      <w:tr w:rsidR="00051181" w:rsidRPr="00CE64FE" w14:paraId="29797EE5" w14:textId="77777777" w:rsidTr="008249F7">
        <w:trPr>
          <w:cantSplit/>
        </w:trPr>
        <w:tc>
          <w:tcPr>
            <w:tcW w:w="786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94865E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Model </w:t>
            </w:r>
            <w:proofErr w:type="spellStart"/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Summary</w:t>
            </w:r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</w:tr>
      <w:tr w:rsidR="00051181" w:rsidRPr="00CE64FE" w14:paraId="32B912A5" w14:textId="77777777" w:rsidTr="008249F7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505F15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98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0081110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0835BB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A62719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204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DABABB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td. Error of the Estimat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DE7050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Durbin-Watson</w:t>
            </w:r>
          </w:p>
        </w:tc>
      </w:tr>
      <w:tr w:rsidR="00051181" w:rsidRPr="00CE64FE" w14:paraId="032B7217" w14:textId="77777777" w:rsidTr="008249F7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010D1EC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8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F61B1A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533</w:t>
            </w:r>
            <w:r w:rsidRPr="00CE64FE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1E8F77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461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16B2EA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313</w:t>
            </w:r>
          </w:p>
        </w:tc>
        <w:tc>
          <w:tcPr>
            <w:tcW w:w="204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7EAB2D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401503078,0672454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1DC801C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2,021</w:t>
            </w:r>
          </w:p>
        </w:tc>
      </w:tr>
      <w:tr w:rsidR="00051181" w:rsidRPr="00CE64FE" w14:paraId="7375AB0E" w14:textId="77777777" w:rsidTr="008249F7">
        <w:trPr>
          <w:cantSplit/>
        </w:trPr>
        <w:tc>
          <w:tcPr>
            <w:tcW w:w="786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C48D8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. Predictors: (Constant),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Perusahaan</w:t>
            </w: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Profitabilitas</w:t>
            </w:r>
            <w:proofErr w:type="spellEnd"/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Dewan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Komisiaris</w:t>
            </w:r>
            <w:proofErr w:type="spellEnd"/>
          </w:p>
        </w:tc>
      </w:tr>
      <w:tr w:rsidR="00051181" w:rsidRPr="00CE64FE" w14:paraId="483FC864" w14:textId="77777777" w:rsidTr="008249F7">
        <w:trPr>
          <w:cantSplit/>
        </w:trPr>
        <w:tc>
          <w:tcPr>
            <w:tcW w:w="786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43033CC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b. Dependent Variable: </w:t>
            </w:r>
            <w:r w:rsidRPr="00A03E85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Corporate Social Responsibility</w:t>
            </w:r>
          </w:p>
        </w:tc>
      </w:tr>
    </w:tbl>
    <w:p w14:paraId="51F76F68" w14:textId="77777777" w:rsidR="00051181" w:rsidRDefault="00051181" w:rsidP="00051181"/>
    <w:p w14:paraId="1C79C2C6" w14:textId="77777777" w:rsidR="00051181" w:rsidRDefault="00051181" w:rsidP="00051181"/>
    <w:p w14:paraId="0631DF2E" w14:textId="77777777" w:rsidR="00051181" w:rsidRDefault="00051181" w:rsidP="00051181"/>
    <w:p w14:paraId="424B927F" w14:textId="77777777" w:rsidR="00051181" w:rsidRPr="00CE64FE" w:rsidRDefault="00051181" w:rsidP="00051181">
      <w:p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/>
          <w:b/>
          <w:sz w:val="24"/>
          <w:szCs w:val="24"/>
        </w:rPr>
      </w:pPr>
      <w:r w:rsidRPr="00CE64FE">
        <w:rPr>
          <w:rFonts w:ascii="Times New Roman" w:hAnsi="Times New Roman"/>
          <w:b/>
          <w:sz w:val="24"/>
          <w:szCs w:val="24"/>
        </w:rPr>
        <w:t xml:space="preserve">Uji </w:t>
      </w:r>
      <w:proofErr w:type="spellStart"/>
      <w:r w:rsidRPr="00CE64FE">
        <w:rPr>
          <w:rFonts w:ascii="Times New Roman" w:hAnsi="Times New Roman"/>
          <w:b/>
          <w:sz w:val="24"/>
          <w:szCs w:val="24"/>
        </w:rPr>
        <w:t>Heteroskedasitas</w:t>
      </w:r>
      <w:proofErr w:type="spellEnd"/>
    </w:p>
    <w:p w14:paraId="683FE11C" w14:textId="77777777" w:rsidR="00051181" w:rsidRDefault="00051181" w:rsidP="00051181"/>
    <w:p w14:paraId="75ABDA3E" w14:textId="77777777" w:rsidR="00051181" w:rsidRDefault="00051181" w:rsidP="00051181"/>
    <w:p w14:paraId="5CE06C04" w14:textId="77777777" w:rsidR="00051181" w:rsidRDefault="00051181" w:rsidP="00051181"/>
    <w:p w14:paraId="289CBA15" w14:textId="77777777" w:rsidR="00051181" w:rsidRDefault="00051181" w:rsidP="00051181">
      <w:r w:rsidRPr="00F55E76">
        <w:rPr>
          <w:noProof/>
        </w:rPr>
        <w:drawing>
          <wp:inline distT="0" distB="0" distL="0" distR="0" wp14:anchorId="688C894E" wp14:editId="727C58C3">
            <wp:extent cx="4333875" cy="3038475"/>
            <wp:effectExtent l="0" t="0" r="9525" b="9525"/>
            <wp:docPr id="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875" cy="3038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9B8F4C" w14:textId="77777777" w:rsidR="00051181" w:rsidRDefault="00051181" w:rsidP="00051181"/>
    <w:p w14:paraId="2DD51E04" w14:textId="77777777" w:rsidR="00051181" w:rsidRPr="00CE64FE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/>
          <w:b/>
          <w:sz w:val="24"/>
          <w:szCs w:val="24"/>
        </w:rPr>
      </w:pPr>
      <w:proofErr w:type="spellStart"/>
      <w:r w:rsidRPr="00CE64FE">
        <w:rPr>
          <w:rFonts w:ascii="Times New Roman" w:eastAsia="Times New Roman" w:hAnsi="Times New Roman"/>
          <w:b/>
          <w:sz w:val="24"/>
          <w:szCs w:val="24"/>
        </w:rPr>
        <w:t>Analisis</w:t>
      </w:r>
      <w:proofErr w:type="spellEnd"/>
      <w:r w:rsidRPr="00CE64FE">
        <w:rPr>
          <w:rFonts w:ascii="Times New Roman" w:eastAsia="Times New Roman" w:hAnsi="Times New Roman"/>
          <w:b/>
          <w:sz w:val="24"/>
          <w:szCs w:val="24"/>
        </w:rPr>
        <w:t xml:space="preserve"> </w:t>
      </w:r>
      <w:proofErr w:type="spellStart"/>
      <w:r w:rsidRPr="00CE64FE">
        <w:rPr>
          <w:rFonts w:ascii="Times New Roman" w:eastAsia="Times New Roman" w:hAnsi="Times New Roman"/>
          <w:b/>
          <w:sz w:val="24"/>
          <w:szCs w:val="24"/>
        </w:rPr>
        <w:t>Regresi</w:t>
      </w:r>
      <w:proofErr w:type="spellEnd"/>
      <w:r w:rsidRPr="00CE64FE">
        <w:rPr>
          <w:rFonts w:ascii="Times New Roman" w:eastAsia="Times New Roman" w:hAnsi="Times New Roman"/>
          <w:b/>
          <w:sz w:val="24"/>
          <w:szCs w:val="24"/>
        </w:rPr>
        <w:t xml:space="preserve"> Linier </w:t>
      </w:r>
      <w:proofErr w:type="spellStart"/>
      <w:r w:rsidRPr="00CE64FE">
        <w:rPr>
          <w:rFonts w:ascii="Times New Roman" w:eastAsia="Times New Roman" w:hAnsi="Times New Roman"/>
          <w:b/>
          <w:sz w:val="24"/>
          <w:szCs w:val="24"/>
        </w:rPr>
        <w:t>Berganda</w:t>
      </w:r>
      <w:proofErr w:type="spellEnd"/>
    </w:p>
    <w:tbl>
      <w:tblPr>
        <w:tblW w:w="114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50"/>
        <w:gridCol w:w="2070"/>
        <w:gridCol w:w="1620"/>
        <w:gridCol w:w="1530"/>
        <w:gridCol w:w="1440"/>
        <w:gridCol w:w="1042"/>
        <w:gridCol w:w="1042"/>
        <w:gridCol w:w="2296"/>
      </w:tblGrid>
      <w:tr w:rsidR="00051181" w:rsidRPr="00CE64FE" w14:paraId="241FBD11" w14:textId="77777777" w:rsidTr="008249F7">
        <w:trPr>
          <w:cantSplit/>
        </w:trPr>
        <w:tc>
          <w:tcPr>
            <w:tcW w:w="1149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3ED5D4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051181" w:rsidRPr="00CE64FE" w14:paraId="04743AFD" w14:textId="77777777" w:rsidTr="008249F7">
        <w:trPr>
          <w:gridAfter w:val="1"/>
          <w:wAfter w:w="2296" w:type="dxa"/>
          <w:cantSplit/>
        </w:trPr>
        <w:tc>
          <w:tcPr>
            <w:tcW w:w="252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70A4F3F7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Model</w:t>
            </w:r>
          </w:p>
        </w:tc>
        <w:tc>
          <w:tcPr>
            <w:tcW w:w="315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03302CD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40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A33F88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42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6D36D5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42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816F9A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051181" w:rsidRPr="00CE64FE" w14:paraId="6BD207A8" w14:textId="77777777" w:rsidTr="008249F7">
        <w:trPr>
          <w:gridAfter w:val="1"/>
          <w:wAfter w:w="2296" w:type="dxa"/>
          <w:cantSplit/>
        </w:trPr>
        <w:tc>
          <w:tcPr>
            <w:tcW w:w="252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7A079BA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0EC3CA7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53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1DF8F6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4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088E7B1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42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D147B5E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42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75CD9B7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051181" w:rsidRPr="00CE64FE" w14:paraId="2ABA53DA" w14:textId="77777777" w:rsidTr="008249F7">
        <w:trPr>
          <w:gridAfter w:val="1"/>
          <w:wAfter w:w="2296" w:type="dxa"/>
          <w:cantSplit/>
        </w:trPr>
        <w:tc>
          <w:tcPr>
            <w:tcW w:w="45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37CB9B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07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2EE24F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62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0CA5BE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42844089,337</w:t>
            </w:r>
          </w:p>
        </w:tc>
        <w:tc>
          <w:tcPr>
            <w:tcW w:w="15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13F429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41323744,221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2EA692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4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5D0F64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,037</w:t>
            </w:r>
          </w:p>
        </w:tc>
        <w:tc>
          <w:tcPr>
            <w:tcW w:w="104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C83E37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302</w:t>
            </w:r>
          </w:p>
        </w:tc>
      </w:tr>
      <w:tr w:rsidR="00051181" w:rsidRPr="00CE64FE" w14:paraId="6D365C4A" w14:textId="77777777" w:rsidTr="008249F7">
        <w:trPr>
          <w:gridAfter w:val="1"/>
          <w:wAfter w:w="229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92FA33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394763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Dewan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Komisiaris</w:t>
            </w:r>
            <w:proofErr w:type="spellEnd"/>
          </w:p>
        </w:tc>
        <w:tc>
          <w:tcPr>
            <w:tcW w:w="16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18775D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3,544</w:t>
            </w:r>
          </w:p>
        </w:tc>
        <w:tc>
          <w:tcPr>
            <w:tcW w:w="15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C0A7D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360,247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F41B8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001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CFFE60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010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5E92E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992</w:t>
            </w:r>
          </w:p>
        </w:tc>
      </w:tr>
      <w:tr w:rsidR="00051181" w:rsidRPr="00CE64FE" w14:paraId="15F8BCD4" w14:textId="77777777" w:rsidTr="008249F7">
        <w:trPr>
          <w:gridAfter w:val="1"/>
          <w:wAfter w:w="229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97F81C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BA3D70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Profitabilitas</w:t>
            </w:r>
            <w:proofErr w:type="spellEnd"/>
          </w:p>
        </w:tc>
        <w:tc>
          <w:tcPr>
            <w:tcW w:w="16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77C6EC0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-20,541</w:t>
            </w:r>
          </w:p>
        </w:tc>
        <w:tc>
          <w:tcPr>
            <w:tcW w:w="15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B17B5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80,629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D680C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-,032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17B5B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-,255</w:t>
            </w:r>
          </w:p>
        </w:tc>
        <w:tc>
          <w:tcPr>
            <w:tcW w:w="104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A2789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799</w:t>
            </w:r>
          </w:p>
        </w:tc>
      </w:tr>
      <w:tr w:rsidR="00051181" w:rsidRPr="00CE64FE" w14:paraId="46A6921A" w14:textId="77777777" w:rsidTr="008249F7">
        <w:trPr>
          <w:gridAfter w:val="1"/>
          <w:wAfter w:w="229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270DC8C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EC99DE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Perusahaan</w:t>
            </w:r>
          </w:p>
        </w:tc>
        <w:tc>
          <w:tcPr>
            <w:tcW w:w="162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7BCA0B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793</w:t>
            </w:r>
          </w:p>
        </w:tc>
        <w:tc>
          <w:tcPr>
            <w:tcW w:w="15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A6E2A2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301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F53F14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658</w:t>
            </w:r>
          </w:p>
        </w:tc>
        <w:tc>
          <w:tcPr>
            <w:tcW w:w="104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25D472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7,086</w:t>
            </w:r>
          </w:p>
        </w:tc>
        <w:tc>
          <w:tcPr>
            <w:tcW w:w="104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F7E985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004</w:t>
            </w:r>
          </w:p>
        </w:tc>
      </w:tr>
      <w:tr w:rsidR="00051181" w:rsidRPr="00CE64FE" w14:paraId="4FA08A18" w14:textId="77777777" w:rsidTr="008249F7">
        <w:trPr>
          <w:cantSplit/>
        </w:trPr>
        <w:tc>
          <w:tcPr>
            <w:tcW w:w="1149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3FDA2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. Dependent Variable: </w:t>
            </w:r>
            <w:r w:rsidRPr="00A03E85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Corporate Social Responsibility</w:t>
            </w:r>
          </w:p>
        </w:tc>
      </w:tr>
    </w:tbl>
    <w:p w14:paraId="5CDE8DAA" w14:textId="77777777" w:rsidR="00051181" w:rsidRDefault="00051181" w:rsidP="00051181"/>
    <w:p w14:paraId="60ED8F84" w14:textId="77777777" w:rsidR="00051181" w:rsidRDefault="00051181" w:rsidP="00051181"/>
    <w:p w14:paraId="14A7B637" w14:textId="77777777" w:rsidR="00051181" w:rsidRPr="00F55E76" w:rsidRDefault="00051181" w:rsidP="00051181">
      <w:pPr>
        <w:spacing w:before="240" w:after="0" w:line="240" w:lineRule="auto"/>
        <w:rPr>
          <w:rFonts w:ascii="Times New Roman" w:eastAsia="SimSun" w:hAnsi="Times New Roman"/>
          <w:b/>
          <w:sz w:val="24"/>
          <w:szCs w:val="24"/>
        </w:rPr>
      </w:pPr>
      <w:r w:rsidRPr="00F55E76">
        <w:rPr>
          <w:rFonts w:ascii="Times New Roman" w:eastAsia="SimSun" w:hAnsi="Times New Roman"/>
          <w:b/>
          <w:sz w:val="24"/>
          <w:szCs w:val="24"/>
        </w:rPr>
        <w:t xml:space="preserve">Uji </w:t>
      </w:r>
      <w:proofErr w:type="spellStart"/>
      <w:r w:rsidRPr="00F55E76">
        <w:rPr>
          <w:rFonts w:ascii="Times New Roman" w:eastAsia="SimSun" w:hAnsi="Times New Roman"/>
          <w:b/>
          <w:sz w:val="24"/>
          <w:szCs w:val="24"/>
        </w:rPr>
        <w:t>Signifikansi</w:t>
      </w:r>
      <w:proofErr w:type="spellEnd"/>
      <w:r w:rsidRPr="00F55E76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F55E76">
        <w:rPr>
          <w:rFonts w:ascii="Times New Roman" w:eastAsia="SimSun" w:hAnsi="Times New Roman"/>
          <w:b/>
          <w:sz w:val="24"/>
          <w:szCs w:val="24"/>
        </w:rPr>
        <w:t>Parsial</w:t>
      </w:r>
      <w:proofErr w:type="spellEnd"/>
    </w:p>
    <w:p w14:paraId="010607BE" w14:textId="77777777" w:rsidR="00051181" w:rsidRPr="00CE64FE" w:rsidRDefault="00051181" w:rsidP="00051181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tbl>
      <w:tblPr>
        <w:tblW w:w="1156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60"/>
        <w:gridCol w:w="2608"/>
        <w:gridCol w:w="1565"/>
        <w:gridCol w:w="1565"/>
        <w:gridCol w:w="1372"/>
        <w:gridCol w:w="900"/>
        <w:gridCol w:w="900"/>
        <w:gridCol w:w="2296"/>
      </w:tblGrid>
      <w:tr w:rsidR="00051181" w:rsidRPr="00CE64FE" w14:paraId="0FF67601" w14:textId="77777777" w:rsidTr="008249F7">
        <w:trPr>
          <w:cantSplit/>
        </w:trPr>
        <w:tc>
          <w:tcPr>
            <w:tcW w:w="115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F63BA7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4193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051181" w:rsidRPr="00CE64FE" w14:paraId="359C0CB8" w14:textId="77777777" w:rsidTr="008249F7">
        <w:trPr>
          <w:gridAfter w:val="1"/>
          <w:wAfter w:w="2296" w:type="dxa"/>
          <w:cantSplit/>
        </w:trPr>
        <w:tc>
          <w:tcPr>
            <w:tcW w:w="296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7D19B77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313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5EA0256C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372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0C88E4E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90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90819A7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0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76CD1B4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051181" w:rsidRPr="00CE64FE" w14:paraId="1956C599" w14:textId="77777777" w:rsidTr="008249F7">
        <w:trPr>
          <w:gridAfter w:val="1"/>
          <w:wAfter w:w="2296" w:type="dxa"/>
          <w:cantSplit/>
        </w:trPr>
        <w:tc>
          <w:tcPr>
            <w:tcW w:w="296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3EA0C2F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6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8653D1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56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1EE4E197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37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4DAF0F9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90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FF69E8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32C662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051181" w:rsidRPr="00CE64FE" w14:paraId="5A2E4557" w14:textId="77777777" w:rsidTr="008249F7">
        <w:trPr>
          <w:gridAfter w:val="1"/>
          <w:wAfter w:w="2296" w:type="dxa"/>
          <w:cantSplit/>
        </w:trPr>
        <w:tc>
          <w:tcPr>
            <w:tcW w:w="36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0E74E9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60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4BF69D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56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E4C85F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42844089,337</w:t>
            </w:r>
          </w:p>
        </w:tc>
        <w:tc>
          <w:tcPr>
            <w:tcW w:w="156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8BD4B2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41323744,221</w:t>
            </w:r>
          </w:p>
        </w:tc>
        <w:tc>
          <w:tcPr>
            <w:tcW w:w="137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0F8BD8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18BE440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1,037</w:t>
            </w:r>
          </w:p>
        </w:tc>
        <w:tc>
          <w:tcPr>
            <w:tcW w:w="90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EC0168E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302</w:t>
            </w:r>
          </w:p>
        </w:tc>
      </w:tr>
      <w:tr w:rsidR="00051181" w:rsidRPr="00CE64FE" w14:paraId="499168C2" w14:textId="77777777" w:rsidTr="008249F7">
        <w:trPr>
          <w:gridAfter w:val="1"/>
          <w:wAfter w:w="2296" w:type="dxa"/>
          <w:cantSplit/>
        </w:trPr>
        <w:tc>
          <w:tcPr>
            <w:tcW w:w="36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C26F47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D7C8B1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Dewan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Komisiaris</w:t>
            </w:r>
            <w:proofErr w:type="spellEnd"/>
          </w:p>
        </w:tc>
        <w:tc>
          <w:tcPr>
            <w:tcW w:w="156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DF0A46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3,544</w:t>
            </w:r>
          </w:p>
        </w:tc>
        <w:tc>
          <w:tcPr>
            <w:tcW w:w="15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DF11D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360,247</w:t>
            </w:r>
          </w:p>
        </w:tc>
        <w:tc>
          <w:tcPr>
            <w:tcW w:w="137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BBBDC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001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6BFA8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010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77876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992</w:t>
            </w:r>
          </w:p>
        </w:tc>
      </w:tr>
      <w:tr w:rsidR="00051181" w:rsidRPr="00CE64FE" w14:paraId="5692235C" w14:textId="77777777" w:rsidTr="008249F7">
        <w:trPr>
          <w:gridAfter w:val="1"/>
          <w:wAfter w:w="2296" w:type="dxa"/>
          <w:cantSplit/>
        </w:trPr>
        <w:tc>
          <w:tcPr>
            <w:tcW w:w="36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A6CB01E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0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6AD605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Profitabilitas</w:t>
            </w:r>
            <w:proofErr w:type="spellEnd"/>
          </w:p>
        </w:tc>
        <w:tc>
          <w:tcPr>
            <w:tcW w:w="156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455C39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-20,541</w:t>
            </w:r>
          </w:p>
        </w:tc>
        <w:tc>
          <w:tcPr>
            <w:tcW w:w="15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3D7DD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80,629</w:t>
            </w:r>
          </w:p>
        </w:tc>
        <w:tc>
          <w:tcPr>
            <w:tcW w:w="137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10FF2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-,032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19BD3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-,255</w:t>
            </w:r>
          </w:p>
        </w:tc>
        <w:tc>
          <w:tcPr>
            <w:tcW w:w="9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7D6B82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799</w:t>
            </w:r>
          </w:p>
        </w:tc>
      </w:tr>
      <w:tr w:rsidR="00051181" w:rsidRPr="00CE64FE" w14:paraId="0C44C140" w14:textId="77777777" w:rsidTr="008249F7">
        <w:trPr>
          <w:gridAfter w:val="1"/>
          <w:wAfter w:w="2296" w:type="dxa"/>
          <w:cantSplit/>
        </w:trPr>
        <w:tc>
          <w:tcPr>
            <w:tcW w:w="36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F6355B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60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60DB35E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Perusahaan</w:t>
            </w:r>
          </w:p>
        </w:tc>
        <w:tc>
          <w:tcPr>
            <w:tcW w:w="156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4AFA72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793</w:t>
            </w:r>
          </w:p>
        </w:tc>
        <w:tc>
          <w:tcPr>
            <w:tcW w:w="156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1AC3A8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301</w:t>
            </w:r>
          </w:p>
        </w:tc>
        <w:tc>
          <w:tcPr>
            <w:tcW w:w="137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74EA2E3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658</w:t>
            </w:r>
          </w:p>
        </w:tc>
        <w:tc>
          <w:tcPr>
            <w:tcW w:w="90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ECBC7E4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7,086</w:t>
            </w:r>
          </w:p>
        </w:tc>
        <w:tc>
          <w:tcPr>
            <w:tcW w:w="90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AC03F30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004</w:t>
            </w:r>
          </w:p>
        </w:tc>
      </w:tr>
      <w:tr w:rsidR="00051181" w:rsidRPr="00CE64FE" w14:paraId="22887555" w14:textId="77777777" w:rsidTr="008249F7">
        <w:trPr>
          <w:cantSplit/>
        </w:trPr>
        <w:tc>
          <w:tcPr>
            <w:tcW w:w="115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B6593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. Dependent Variable: </w:t>
            </w:r>
            <w:r w:rsidRPr="00A03E85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Corporate Social Responsibility</w:t>
            </w:r>
          </w:p>
        </w:tc>
      </w:tr>
    </w:tbl>
    <w:p w14:paraId="680A111F" w14:textId="77777777" w:rsidR="00051181" w:rsidRDefault="00051181" w:rsidP="00051181"/>
    <w:p w14:paraId="653FCAE5" w14:textId="77777777" w:rsidR="00051181" w:rsidRDefault="00051181" w:rsidP="00051181"/>
    <w:p w14:paraId="5B579DF6" w14:textId="77777777" w:rsidR="00051181" w:rsidRDefault="00051181" w:rsidP="00051181"/>
    <w:p w14:paraId="4B53E05A" w14:textId="77777777" w:rsidR="00051181" w:rsidRDefault="00051181" w:rsidP="00051181"/>
    <w:p w14:paraId="6BD2AB71" w14:textId="77777777" w:rsidR="00051181" w:rsidRDefault="00051181" w:rsidP="00051181"/>
    <w:p w14:paraId="0C080A96" w14:textId="77777777" w:rsidR="00051181" w:rsidRDefault="00051181" w:rsidP="00051181"/>
    <w:p w14:paraId="2B8ACBC6" w14:textId="77777777" w:rsidR="00051181" w:rsidRPr="00CE64FE" w:rsidRDefault="00051181" w:rsidP="00051181">
      <w:pPr>
        <w:spacing w:after="0" w:line="240" w:lineRule="auto"/>
        <w:rPr>
          <w:rFonts w:ascii="Times New Roman" w:eastAsia="Times New Roman" w:hAnsi="Times New Roman"/>
          <w:b/>
          <w:bCs/>
          <w:sz w:val="24"/>
          <w:szCs w:val="24"/>
        </w:rPr>
      </w:pPr>
      <w:proofErr w:type="spellStart"/>
      <w:r w:rsidRPr="00CE64FE">
        <w:rPr>
          <w:rFonts w:ascii="Times New Roman" w:eastAsia="Times New Roman" w:hAnsi="Times New Roman"/>
          <w:b/>
          <w:bCs/>
          <w:sz w:val="24"/>
          <w:szCs w:val="24"/>
        </w:rPr>
        <w:t>Analisis</w:t>
      </w:r>
      <w:proofErr w:type="spellEnd"/>
      <w:r w:rsidRPr="00CE64FE">
        <w:rPr>
          <w:rFonts w:ascii="Times New Roman" w:eastAsia="Times New Roman" w:hAnsi="Times New Roman"/>
          <w:b/>
          <w:bCs/>
          <w:sz w:val="24"/>
          <w:szCs w:val="24"/>
        </w:rPr>
        <w:t xml:space="preserve"> </w:t>
      </w:r>
      <w:proofErr w:type="spellStart"/>
      <w:r w:rsidRPr="00CE64FE">
        <w:rPr>
          <w:rFonts w:ascii="Times New Roman" w:eastAsia="Times New Roman" w:hAnsi="Times New Roman"/>
          <w:b/>
          <w:bCs/>
          <w:sz w:val="24"/>
          <w:szCs w:val="24"/>
        </w:rPr>
        <w:t>Koefisien</w:t>
      </w:r>
      <w:proofErr w:type="spellEnd"/>
      <w:r w:rsidRPr="00CE64FE">
        <w:rPr>
          <w:rFonts w:ascii="Times New Roman" w:eastAsia="Times New Roman" w:hAnsi="Times New Roman"/>
          <w:b/>
          <w:bCs/>
          <w:sz w:val="24"/>
          <w:szCs w:val="24"/>
        </w:rPr>
        <w:t xml:space="preserve"> Determinasi</w:t>
      </w:r>
    </w:p>
    <w:p w14:paraId="06B83603" w14:textId="77777777" w:rsidR="00051181" w:rsidRPr="00CE64FE" w:rsidRDefault="00051181" w:rsidP="00051181">
      <w:pPr>
        <w:spacing w:after="0" w:line="240" w:lineRule="auto"/>
        <w:ind w:left="567" w:firstLine="993"/>
        <w:jc w:val="center"/>
        <w:rPr>
          <w:rFonts w:ascii="Times New Roman" w:eastAsia="Times New Roman" w:hAnsi="Times New Roman"/>
          <w:b/>
          <w:bCs/>
          <w:sz w:val="24"/>
          <w:szCs w:val="24"/>
        </w:rPr>
      </w:pPr>
    </w:p>
    <w:tbl>
      <w:tblPr>
        <w:tblW w:w="7301" w:type="dxa"/>
        <w:tblInd w:w="14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983"/>
        <w:gridCol w:w="1091"/>
        <w:gridCol w:w="1476"/>
        <w:gridCol w:w="1476"/>
        <w:gridCol w:w="1476"/>
      </w:tblGrid>
      <w:tr w:rsidR="00051181" w:rsidRPr="00CE64FE" w14:paraId="73138016" w14:textId="77777777" w:rsidTr="008249F7">
        <w:trPr>
          <w:cantSplit/>
        </w:trPr>
        <w:tc>
          <w:tcPr>
            <w:tcW w:w="730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3FCC4B7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Model </w:t>
            </w:r>
            <w:proofErr w:type="spellStart"/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Summary</w:t>
            </w:r>
            <w:r w:rsidRPr="00CE64FE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</w:tr>
      <w:tr w:rsidR="00051181" w:rsidRPr="00CE64FE" w14:paraId="62AF13F4" w14:textId="77777777" w:rsidTr="008249F7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E25C38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98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9C9FAEA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4ABAEA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9595AF1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402DAF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Std. Error of the Estimat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C981D76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Durbin-Watson</w:t>
            </w:r>
          </w:p>
        </w:tc>
      </w:tr>
      <w:tr w:rsidR="00051181" w:rsidRPr="00CE64FE" w14:paraId="24782346" w14:textId="77777777" w:rsidTr="008249F7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19D5A8B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1</w:t>
            </w:r>
          </w:p>
        </w:tc>
        <w:tc>
          <w:tcPr>
            <w:tcW w:w="98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CA77DB5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533</w:t>
            </w:r>
            <w:r w:rsidRPr="00CE64FE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08E624C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461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15DB36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,313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2B886A8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401503078,0672454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C12B35F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>2,021</w:t>
            </w:r>
          </w:p>
        </w:tc>
      </w:tr>
      <w:tr w:rsidR="00051181" w:rsidRPr="00CE64FE" w14:paraId="55B577A4" w14:textId="77777777" w:rsidTr="008249F7">
        <w:trPr>
          <w:cantSplit/>
        </w:trPr>
        <w:tc>
          <w:tcPr>
            <w:tcW w:w="730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EDED4D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. Predictors: (Constant),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Perusahaan</w:t>
            </w: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Profitabilitas</w:t>
            </w:r>
            <w:proofErr w:type="spellEnd"/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Ukuran</w:t>
            </w:r>
            <w:proofErr w:type="spellEnd"/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Dewan </w:t>
            </w:r>
            <w:proofErr w:type="spellStart"/>
            <w:r>
              <w:rPr>
                <w:rFonts w:ascii="Times New Roman" w:hAnsi="Times New Roman"/>
                <w:color w:val="000000"/>
                <w:sz w:val="24"/>
                <w:szCs w:val="24"/>
              </w:rPr>
              <w:t>Komisiaris</w:t>
            </w:r>
            <w:proofErr w:type="spellEnd"/>
          </w:p>
        </w:tc>
      </w:tr>
      <w:tr w:rsidR="00051181" w:rsidRPr="00CE64FE" w14:paraId="14AE91BC" w14:textId="77777777" w:rsidTr="008249F7">
        <w:trPr>
          <w:cantSplit/>
        </w:trPr>
        <w:tc>
          <w:tcPr>
            <w:tcW w:w="730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DBBB229" w14:textId="77777777" w:rsidR="00051181" w:rsidRPr="00CE64FE" w:rsidRDefault="00051181" w:rsidP="008249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E64FE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b. Dependent Variable: </w:t>
            </w:r>
            <w:r w:rsidRPr="00A03E85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Corporate Social Responsibility</w:t>
            </w:r>
          </w:p>
        </w:tc>
      </w:tr>
    </w:tbl>
    <w:p w14:paraId="08198DAD" w14:textId="77777777" w:rsidR="00051181" w:rsidRPr="00F55E76" w:rsidRDefault="00051181" w:rsidP="00051181"/>
    <w:p w14:paraId="575CD80C" w14:textId="77777777" w:rsidR="00051181" w:rsidRPr="00A04209" w:rsidRDefault="00051181" w:rsidP="00051181">
      <w:pPr>
        <w:pStyle w:val="ListParagraph"/>
        <w:spacing w:line="480" w:lineRule="auto"/>
        <w:ind w:left="1211"/>
        <w:jc w:val="both"/>
        <w:rPr>
          <w:rFonts w:ascii="Times New Roman" w:hAnsi="Times New Roman" w:cs="Times New Roman"/>
          <w:sz w:val="24"/>
          <w:szCs w:val="24"/>
        </w:rPr>
      </w:pPr>
    </w:p>
    <w:p w14:paraId="6225E962" w14:textId="77777777" w:rsidR="00344898" w:rsidRDefault="00344898"/>
    <w:sectPr w:rsidR="00344898" w:rsidSect="00A71DEE">
      <w:headerReference w:type="default" r:id="rId6"/>
      <w:footerReference w:type="default" r:id="rId7"/>
      <w:pgSz w:w="11907" w:h="16839" w:code="9"/>
      <w:pgMar w:top="2268" w:right="1701" w:bottom="1701" w:left="2268" w:header="708" w:footer="708" w:gutter="0"/>
      <w:pgNumType w:chapStyle="1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C49072" w14:textId="77777777" w:rsidR="00000000" w:rsidRDefault="00000000">
    <w:pPr>
      <w:pStyle w:val="Footer"/>
      <w:jc w:val="center"/>
    </w:pPr>
  </w:p>
  <w:p w14:paraId="1BE66219" w14:textId="77777777" w:rsidR="00000000" w:rsidRDefault="00000000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663278" w14:textId="77777777" w:rsidR="00000000" w:rsidRDefault="00000000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69</w:t>
    </w:r>
    <w:r>
      <w:rPr>
        <w:noProof/>
      </w:rPr>
      <w:fldChar w:fldCharType="end"/>
    </w:r>
  </w:p>
  <w:p w14:paraId="16AAE25D" w14:textId="77777777" w:rsidR="00000000" w:rsidRDefault="0000000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F"/>
    <w:multiLevelType w:val="hybridMultilevel"/>
    <w:tmpl w:val="A6547FD8"/>
    <w:lvl w:ilvl="0" w:tplc="04210015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0000019"/>
    <w:multiLevelType w:val="hybridMultilevel"/>
    <w:tmpl w:val="75A6BD82"/>
    <w:lvl w:ilvl="0" w:tplc="846A6C5C">
      <w:start w:val="1"/>
      <w:numFmt w:val="decimal"/>
      <w:lvlText w:val="%1)"/>
      <w:lvlJc w:val="left"/>
      <w:pPr>
        <w:ind w:left="2160" w:hanging="360"/>
      </w:pPr>
    </w:lvl>
    <w:lvl w:ilvl="1" w:tplc="725E0936">
      <w:start w:val="1"/>
      <w:numFmt w:val="lowerLetter"/>
      <w:lvlText w:val="%2."/>
      <w:lvlJc w:val="left"/>
      <w:pPr>
        <w:ind w:left="2880" w:hanging="360"/>
      </w:pPr>
      <w:rPr>
        <w:rFonts w:ascii="Times New Roman" w:eastAsia="Calibri" w:hAnsi="Times New Roman" w:cs="Times New Roman"/>
      </w:rPr>
    </w:lvl>
    <w:lvl w:ilvl="2" w:tplc="0421001B">
      <w:start w:val="1"/>
      <w:numFmt w:val="lowerRoman"/>
      <w:lvlText w:val="%3."/>
      <w:lvlJc w:val="right"/>
      <w:pPr>
        <w:ind w:left="3600" w:hanging="180"/>
      </w:pPr>
    </w:lvl>
    <w:lvl w:ilvl="3" w:tplc="0421000F">
      <w:start w:val="1"/>
      <w:numFmt w:val="decimal"/>
      <w:lvlText w:val="%4."/>
      <w:lvlJc w:val="left"/>
      <w:pPr>
        <w:ind w:left="4320" w:hanging="360"/>
      </w:pPr>
    </w:lvl>
    <w:lvl w:ilvl="4" w:tplc="04210019">
      <w:start w:val="1"/>
      <w:numFmt w:val="lowerLetter"/>
      <w:lvlText w:val="%5."/>
      <w:lvlJc w:val="left"/>
      <w:pPr>
        <w:ind w:left="5040" w:hanging="360"/>
      </w:pPr>
    </w:lvl>
    <w:lvl w:ilvl="5" w:tplc="0421001B">
      <w:start w:val="1"/>
      <w:numFmt w:val="lowerRoman"/>
      <w:lvlText w:val="%6."/>
      <w:lvlJc w:val="right"/>
      <w:pPr>
        <w:ind w:left="5760" w:hanging="180"/>
      </w:pPr>
    </w:lvl>
    <w:lvl w:ilvl="6" w:tplc="0421000F">
      <w:start w:val="1"/>
      <w:numFmt w:val="decimal"/>
      <w:lvlText w:val="%7."/>
      <w:lvlJc w:val="left"/>
      <w:pPr>
        <w:ind w:left="6480" w:hanging="360"/>
      </w:pPr>
    </w:lvl>
    <w:lvl w:ilvl="7" w:tplc="04210019">
      <w:start w:val="1"/>
      <w:numFmt w:val="lowerLetter"/>
      <w:lvlText w:val="%8."/>
      <w:lvlJc w:val="left"/>
      <w:pPr>
        <w:ind w:left="7200" w:hanging="360"/>
      </w:pPr>
    </w:lvl>
    <w:lvl w:ilvl="8" w:tplc="0421001B">
      <w:start w:val="1"/>
      <w:numFmt w:val="lowerRoman"/>
      <w:lvlText w:val="%9."/>
      <w:lvlJc w:val="right"/>
      <w:pPr>
        <w:ind w:left="7920" w:hanging="180"/>
      </w:pPr>
    </w:lvl>
  </w:abstractNum>
  <w:abstractNum w:abstractNumId="2" w15:restartNumberingAfterBreak="0">
    <w:nsid w:val="00000023"/>
    <w:multiLevelType w:val="hybridMultilevel"/>
    <w:tmpl w:val="F10E6406"/>
    <w:lvl w:ilvl="0" w:tplc="DA1CFC54">
      <w:start w:val="1"/>
      <w:numFmt w:val="decimal"/>
      <w:lvlText w:val="%1."/>
      <w:lvlJc w:val="left"/>
      <w:pPr>
        <w:ind w:left="1353" w:hanging="360"/>
      </w:pPr>
      <w:rPr>
        <w:rFonts w:ascii="Times New Roman" w:eastAsia="Calibri" w:hAnsi="Times New Roman" w:cs="Times New Roman"/>
      </w:rPr>
    </w:lvl>
    <w:lvl w:ilvl="1" w:tplc="04210019">
      <w:start w:val="1"/>
      <w:numFmt w:val="lowerLetter"/>
      <w:lvlText w:val="%2."/>
      <w:lvlJc w:val="left"/>
      <w:pPr>
        <w:ind w:left="2073" w:hanging="360"/>
      </w:pPr>
    </w:lvl>
    <w:lvl w:ilvl="2" w:tplc="0421001B">
      <w:start w:val="1"/>
      <w:numFmt w:val="lowerRoman"/>
      <w:lvlText w:val="%3."/>
      <w:lvlJc w:val="right"/>
      <w:pPr>
        <w:ind w:left="2793" w:hanging="180"/>
      </w:pPr>
    </w:lvl>
    <w:lvl w:ilvl="3" w:tplc="A92A4C36">
      <w:start w:val="1"/>
      <w:numFmt w:val="decimal"/>
      <w:lvlText w:val="%4."/>
      <w:lvlJc w:val="left"/>
      <w:pPr>
        <w:ind w:left="3513" w:hanging="360"/>
      </w:pPr>
      <w:rPr>
        <w:b w:val="0"/>
      </w:rPr>
    </w:lvl>
    <w:lvl w:ilvl="4" w:tplc="04210019">
      <w:start w:val="1"/>
      <w:numFmt w:val="lowerLetter"/>
      <w:lvlText w:val="%5."/>
      <w:lvlJc w:val="left"/>
      <w:pPr>
        <w:ind w:left="4233" w:hanging="360"/>
      </w:pPr>
    </w:lvl>
    <w:lvl w:ilvl="5" w:tplc="0421001B">
      <w:start w:val="1"/>
      <w:numFmt w:val="lowerRoman"/>
      <w:lvlText w:val="%6."/>
      <w:lvlJc w:val="right"/>
      <w:pPr>
        <w:ind w:left="4953" w:hanging="180"/>
      </w:pPr>
    </w:lvl>
    <w:lvl w:ilvl="6" w:tplc="0421000F">
      <w:start w:val="1"/>
      <w:numFmt w:val="decimal"/>
      <w:lvlText w:val="%7."/>
      <w:lvlJc w:val="left"/>
      <w:pPr>
        <w:ind w:left="5673" w:hanging="360"/>
      </w:pPr>
    </w:lvl>
    <w:lvl w:ilvl="7" w:tplc="04210019">
      <w:start w:val="1"/>
      <w:numFmt w:val="lowerLetter"/>
      <w:lvlText w:val="%8."/>
      <w:lvlJc w:val="left"/>
      <w:pPr>
        <w:ind w:left="6393" w:hanging="360"/>
      </w:pPr>
    </w:lvl>
    <w:lvl w:ilvl="8" w:tplc="0421001B">
      <w:start w:val="1"/>
      <w:numFmt w:val="lowerRoman"/>
      <w:lvlText w:val="%9."/>
      <w:lvlJc w:val="right"/>
      <w:pPr>
        <w:ind w:left="7113" w:hanging="180"/>
      </w:pPr>
    </w:lvl>
  </w:abstractNum>
  <w:abstractNum w:abstractNumId="3" w15:restartNumberingAfterBreak="0">
    <w:nsid w:val="0000002C"/>
    <w:multiLevelType w:val="hybridMultilevel"/>
    <w:tmpl w:val="C05E4658"/>
    <w:lvl w:ilvl="0" w:tplc="29A8998C">
      <w:start w:val="1"/>
      <w:numFmt w:val="lowerLetter"/>
      <w:lvlText w:val="%1."/>
      <w:lvlJc w:val="left"/>
      <w:pPr>
        <w:ind w:left="1429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0000002D"/>
    <w:multiLevelType w:val="hybridMultilevel"/>
    <w:tmpl w:val="8EF4CFCA"/>
    <w:lvl w:ilvl="0" w:tplc="4790CE18">
      <w:start w:val="1"/>
      <w:numFmt w:val="lowerLetter"/>
      <w:lvlText w:val="%1."/>
      <w:lvlJc w:val="left"/>
      <w:pPr>
        <w:ind w:left="2138" w:hanging="360"/>
      </w:pPr>
      <w:rPr>
        <w:rFonts w:ascii="Times New Roman" w:eastAsia="Calibri" w:hAnsi="Times New Roman" w:cs="Times New Roman"/>
        <w:b w:val="0"/>
        <w:bCs/>
      </w:rPr>
    </w:lvl>
    <w:lvl w:ilvl="1" w:tplc="04210019">
      <w:start w:val="1"/>
      <w:numFmt w:val="lowerLetter"/>
      <w:lvlText w:val="%2."/>
      <w:lvlJc w:val="left"/>
      <w:pPr>
        <w:ind w:left="36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0B60140"/>
    <w:multiLevelType w:val="hybridMultilevel"/>
    <w:tmpl w:val="3DA68A4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13174FB"/>
    <w:multiLevelType w:val="hybridMultilevel"/>
    <w:tmpl w:val="334A050A"/>
    <w:lvl w:ilvl="0" w:tplc="F34A0A02">
      <w:start w:val="1"/>
      <w:numFmt w:val="decimal"/>
      <w:lvlText w:val="%1."/>
      <w:lvlJc w:val="left"/>
      <w:pPr>
        <w:ind w:left="23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060" w:hanging="360"/>
      </w:pPr>
    </w:lvl>
    <w:lvl w:ilvl="2" w:tplc="3809001B" w:tentative="1">
      <w:start w:val="1"/>
      <w:numFmt w:val="lowerRoman"/>
      <w:lvlText w:val="%3."/>
      <w:lvlJc w:val="right"/>
      <w:pPr>
        <w:ind w:left="3780" w:hanging="180"/>
      </w:pPr>
    </w:lvl>
    <w:lvl w:ilvl="3" w:tplc="3809000F" w:tentative="1">
      <w:start w:val="1"/>
      <w:numFmt w:val="decimal"/>
      <w:lvlText w:val="%4."/>
      <w:lvlJc w:val="left"/>
      <w:pPr>
        <w:ind w:left="4500" w:hanging="360"/>
      </w:pPr>
    </w:lvl>
    <w:lvl w:ilvl="4" w:tplc="38090019" w:tentative="1">
      <w:start w:val="1"/>
      <w:numFmt w:val="lowerLetter"/>
      <w:lvlText w:val="%5."/>
      <w:lvlJc w:val="left"/>
      <w:pPr>
        <w:ind w:left="5220" w:hanging="360"/>
      </w:pPr>
    </w:lvl>
    <w:lvl w:ilvl="5" w:tplc="3809001B" w:tentative="1">
      <w:start w:val="1"/>
      <w:numFmt w:val="lowerRoman"/>
      <w:lvlText w:val="%6."/>
      <w:lvlJc w:val="right"/>
      <w:pPr>
        <w:ind w:left="5940" w:hanging="180"/>
      </w:pPr>
    </w:lvl>
    <w:lvl w:ilvl="6" w:tplc="3809000F" w:tentative="1">
      <w:start w:val="1"/>
      <w:numFmt w:val="decimal"/>
      <w:lvlText w:val="%7."/>
      <w:lvlJc w:val="left"/>
      <w:pPr>
        <w:ind w:left="6660" w:hanging="360"/>
      </w:pPr>
    </w:lvl>
    <w:lvl w:ilvl="7" w:tplc="38090019" w:tentative="1">
      <w:start w:val="1"/>
      <w:numFmt w:val="lowerLetter"/>
      <w:lvlText w:val="%8."/>
      <w:lvlJc w:val="left"/>
      <w:pPr>
        <w:ind w:left="7380" w:hanging="360"/>
      </w:pPr>
    </w:lvl>
    <w:lvl w:ilvl="8" w:tplc="38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7" w15:restartNumberingAfterBreak="0">
    <w:nsid w:val="03563AB7"/>
    <w:multiLevelType w:val="hybridMultilevel"/>
    <w:tmpl w:val="0FE2C5B8"/>
    <w:lvl w:ilvl="0" w:tplc="8DB61EC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67F5ECA"/>
    <w:multiLevelType w:val="hybridMultilevel"/>
    <w:tmpl w:val="6C2C5AE2"/>
    <w:lvl w:ilvl="0" w:tplc="5CF0E1C6">
      <w:start w:val="2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" w15:restartNumberingAfterBreak="0">
    <w:nsid w:val="06AA50C1"/>
    <w:multiLevelType w:val="hybridMultilevel"/>
    <w:tmpl w:val="D4CC2510"/>
    <w:lvl w:ilvl="0" w:tplc="782CC456">
      <w:start w:val="1"/>
      <w:numFmt w:val="decimal"/>
      <w:lvlText w:val="%1."/>
      <w:lvlJc w:val="left"/>
      <w:pPr>
        <w:ind w:left="644" w:hanging="360"/>
      </w:pPr>
      <w:rPr>
        <w:rFonts w:eastAsiaTheme="minorHAnsi"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8B52BC9"/>
    <w:multiLevelType w:val="hybridMultilevel"/>
    <w:tmpl w:val="7A2C7346"/>
    <w:lvl w:ilvl="0" w:tplc="A2180E72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0F7C41C1"/>
    <w:multiLevelType w:val="hybridMultilevel"/>
    <w:tmpl w:val="7214D382"/>
    <w:lvl w:ilvl="0" w:tplc="E60AC04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3EC7A72"/>
    <w:multiLevelType w:val="hybridMultilevel"/>
    <w:tmpl w:val="028643B4"/>
    <w:lvl w:ilvl="0" w:tplc="69DCA5F6">
      <w:start w:val="1"/>
      <w:numFmt w:val="lowerLetter"/>
      <w:lvlText w:val="%1)"/>
      <w:lvlJc w:val="left"/>
      <w:pPr>
        <w:ind w:left="144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14582967"/>
    <w:multiLevelType w:val="hybridMultilevel"/>
    <w:tmpl w:val="9F423664"/>
    <w:lvl w:ilvl="0" w:tplc="3CB2FC7A">
      <w:start w:val="1"/>
      <w:numFmt w:val="lowerLetter"/>
      <w:lvlText w:val="%1."/>
      <w:lvlJc w:val="left"/>
      <w:pPr>
        <w:ind w:left="163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5" w:hanging="360"/>
      </w:pPr>
    </w:lvl>
    <w:lvl w:ilvl="2" w:tplc="0409001B" w:tentative="1">
      <w:start w:val="1"/>
      <w:numFmt w:val="lowerRoman"/>
      <w:lvlText w:val="%3."/>
      <w:lvlJc w:val="right"/>
      <w:pPr>
        <w:ind w:left="3075" w:hanging="180"/>
      </w:pPr>
    </w:lvl>
    <w:lvl w:ilvl="3" w:tplc="0409000F" w:tentative="1">
      <w:start w:val="1"/>
      <w:numFmt w:val="decimal"/>
      <w:lvlText w:val="%4."/>
      <w:lvlJc w:val="left"/>
      <w:pPr>
        <w:ind w:left="3795" w:hanging="360"/>
      </w:pPr>
    </w:lvl>
    <w:lvl w:ilvl="4" w:tplc="04090019" w:tentative="1">
      <w:start w:val="1"/>
      <w:numFmt w:val="lowerLetter"/>
      <w:lvlText w:val="%5."/>
      <w:lvlJc w:val="left"/>
      <w:pPr>
        <w:ind w:left="4515" w:hanging="360"/>
      </w:pPr>
    </w:lvl>
    <w:lvl w:ilvl="5" w:tplc="0409001B" w:tentative="1">
      <w:start w:val="1"/>
      <w:numFmt w:val="lowerRoman"/>
      <w:lvlText w:val="%6."/>
      <w:lvlJc w:val="right"/>
      <w:pPr>
        <w:ind w:left="5235" w:hanging="180"/>
      </w:pPr>
    </w:lvl>
    <w:lvl w:ilvl="6" w:tplc="0409000F" w:tentative="1">
      <w:start w:val="1"/>
      <w:numFmt w:val="decimal"/>
      <w:lvlText w:val="%7."/>
      <w:lvlJc w:val="left"/>
      <w:pPr>
        <w:ind w:left="5955" w:hanging="360"/>
      </w:pPr>
    </w:lvl>
    <w:lvl w:ilvl="7" w:tplc="04090019" w:tentative="1">
      <w:start w:val="1"/>
      <w:numFmt w:val="lowerLetter"/>
      <w:lvlText w:val="%8."/>
      <w:lvlJc w:val="left"/>
      <w:pPr>
        <w:ind w:left="6675" w:hanging="360"/>
      </w:pPr>
    </w:lvl>
    <w:lvl w:ilvl="8" w:tplc="0409001B" w:tentative="1">
      <w:start w:val="1"/>
      <w:numFmt w:val="lowerRoman"/>
      <w:lvlText w:val="%9."/>
      <w:lvlJc w:val="right"/>
      <w:pPr>
        <w:ind w:left="7395" w:hanging="180"/>
      </w:pPr>
    </w:lvl>
  </w:abstractNum>
  <w:abstractNum w:abstractNumId="14" w15:restartNumberingAfterBreak="0">
    <w:nsid w:val="14E13A6D"/>
    <w:multiLevelType w:val="hybridMultilevel"/>
    <w:tmpl w:val="5EC89FEA"/>
    <w:lvl w:ilvl="0" w:tplc="8AD44B5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162C5165"/>
    <w:multiLevelType w:val="hybridMultilevel"/>
    <w:tmpl w:val="FEB861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8FC3297"/>
    <w:multiLevelType w:val="hybridMultilevel"/>
    <w:tmpl w:val="CD12B824"/>
    <w:lvl w:ilvl="0" w:tplc="1A8A623A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7" w15:restartNumberingAfterBreak="0">
    <w:nsid w:val="24B5604F"/>
    <w:multiLevelType w:val="hybridMultilevel"/>
    <w:tmpl w:val="6E5653FC"/>
    <w:lvl w:ilvl="0" w:tplc="3D24FDDE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25487261"/>
    <w:multiLevelType w:val="hybridMultilevel"/>
    <w:tmpl w:val="F7040B24"/>
    <w:lvl w:ilvl="0" w:tplc="13E815F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27D60832"/>
    <w:multiLevelType w:val="hybridMultilevel"/>
    <w:tmpl w:val="4B1CF76C"/>
    <w:lvl w:ilvl="0" w:tplc="57E67BCA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8FC18CE"/>
    <w:multiLevelType w:val="hybridMultilevel"/>
    <w:tmpl w:val="5FDC04CC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C5E5AEF"/>
    <w:multiLevelType w:val="hybridMultilevel"/>
    <w:tmpl w:val="9C1AFCE8"/>
    <w:lvl w:ilvl="0" w:tplc="060899A4">
      <w:start w:val="1"/>
      <w:numFmt w:val="decimal"/>
      <w:lvlText w:val="%1."/>
      <w:lvlJc w:val="left"/>
      <w:pPr>
        <w:ind w:left="132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44" w:hanging="360"/>
      </w:pPr>
    </w:lvl>
    <w:lvl w:ilvl="2" w:tplc="0409001B" w:tentative="1">
      <w:start w:val="1"/>
      <w:numFmt w:val="lowerRoman"/>
      <w:lvlText w:val="%3."/>
      <w:lvlJc w:val="right"/>
      <w:pPr>
        <w:ind w:left="2764" w:hanging="180"/>
      </w:pPr>
    </w:lvl>
    <w:lvl w:ilvl="3" w:tplc="0409000F" w:tentative="1">
      <w:start w:val="1"/>
      <w:numFmt w:val="decimal"/>
      <w:lvlText w:val="%4."/>
      <w:lvlJc w:val="left"/>
      <w:pPr>
        <w:ind w:left="3484" w:hanging="360"/>
      </w:pPr>
    </w:lvl>
    <w:lvl w:ilvl="4" w:tplc="04090019" w:tentative="1">
      <w:start w:val="1"/>
      <w:numFmt w:val="lowerLetter"/>
      <w:lvlText w:val="%5."/>
      <w:lvlJc w:val="left"/>
      <w:pPr>
        <w:ind w:left="4204" w:hanging="360"/>
      </w:pPr>
    </w:lvl>
    <w:lvl w:ilvl="5" w:tplc="0409001B" w:tentative="1">
      <w:start w:val="1"/>
      <w:numFmt w:val="lowerRoman"/>
      <w:lvlText w:val="%6."/>
      <w:lvlJc w:val="right"/>
      <w:pPr>
        <w:ind w:left="4924" w:hanging="180"/>
      </w:pPr>
    </w:lvl>
    <w:lvl w:ilvl="6" w:tplc="0409000F" w:tentative="1">
      <w:start w:val="1"/>
      <w:numFmt w:val="decimal"/>
      <w:lvlText w:val="%7."/>
      <w:lvlJc w:val="left"/>
      <w:pPr>
        <w:ind w:left="5644" w:hanging="360"/>
      </w:pPr>
    </w:lvl>
    <w:lvl w:ilvl="7" w:tplc="04090019" w:tentative="1">
      <w:start w:val="1"/>
      <w:numFmt w:val="lowerLetter"/>
      <w:lvlText w:val="%8."/>
      <w:lvlJc w:val="left"/>
      <w:pPr>
        <w:ind w:left="6364" w:hanging="360"/>
      </w:pPr>
    </w:lvl>
    <w:lvl w:ilvl="8" w:tplc="0409001B" w:tentative="1">
      <w:start w:val="1"/>
      <w:numFmt w:val="lowerRoman"/>
      <w:lvlText w:val="%9."/>
      <w:lvlJc w:val="right"/>
      <w:pPr>
        <w:ind w:left="7084" w:hanging="180"/>
      </w:pPr>
    </w:lvl>
  </w:abstractNum>
  <w:abstractNum w:abstractNumId="22" w15:restartNumberingAfterBreak="0">
    <w:nsid w:val="2DE27F90"/>
    <w:multiLevelType w:val="hybridMultilevel"/>
    <w:tmpl w:val="2AE04E52"/>
    <w:lvl w:ilvl="0" w:tplc="296A1B64">
      <w:start w:val="1"/>
      <w:numFmt w:val="decimal"/>
      <w:lvlText w:val="%1)"/>
      <w:lvlJc w:val="left"/>
      <w:pPr>
        <w:ind w:left="2857" w:hanging="360"/>
      </w:pPr>
      <w:rPr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3577" w:hanging="360"/>
      </w:pPr>
    </w:lvl>
    <w:lvl w:ilvl="2" w:tplc="3809001B" w:tentative="1">
      <w:start w:val="1"/>
      <w:numFmt w:val="lowerRoman"/>
      <w:lvlText w:val="%3."/>
      <w:lvlJc w:val="right"/>
      <w:pPr>
        <w:ind w:left="4297" w:hanging="180"/>
      </w:pPr>
    </w:lvl>
    <w:lvl w:ilvl="3" w:tplc="3809000F" w:tentative="1">
      <w:start w:val="1"/>
      <w:numFmt w:val="decimal"/>
      <w:lvlText w:val="%4."/>
      <w:lvlJc w:val="left"/>
      <w:pPr>
        <w:ind w:left="5017" w:hanging="360"/>
      </w:pPr>
    </w:lvl>
    <w:lvl w:ilvl="4" w:tplc="38090019" w:tentative="1">
      <w:start w:val="1"/>
      <w:numFmt w:val="lowerLetter"/>
      <w:lvlText w:val="%5."/>
      <w:lvlJc w:val="left"/>
      <w:pPr>
        <w:ind w:left="5737" w:hanging="360"/>
      </w:pPr>
    </w:lvl>
    <w:lvl w:ilvl="5" w:tplc="3809001B" w:tentative="1">
      <w:start w:val="1"/>
      <w:numFmt w:val="lowerRoman"/>
      <w:lvlText w:val="%6."/>
      <w:lvlJc w:val="right"/>
      <w:pPr>
        <w:ind w:left="6457" w:hanging="180"/>
      </w:pPr>
    </w:lvl>
    <w:lvl w:ilvl="6" w:tplc="3809000F" w:tentative="1">
      <w:start w:val="1"/>
      <w:numFmt w:val="decimal"/>
      <w:lvlText w:val="%7."/>
      <w:lvlJc w:val="left"/>
      <w:pPr>
        <w:ind w:left="7177" w:hanging="360"/>
      </w:pPr>
    </w:lvl>
    <w:lvl w:ilvl="7" w:tplc="38090019" w:tentative="1">
      <w:start w:val="1"/>
      <w:numFmt w:val="lowerLetter"/>
      <w:lvlText w:val="%8."/>
      <w:lvlJc w:val="left"/>
      <w:pPr>
        <w:ind w:left="7897" w:hanging="360"/>
      </w:pPr>
    </w:lvl>
    <w:lvl w:ilvl="8" w:tplc="3809001B" w:tentative="1">
      <w:start w:val="1"/>
      <w:numFmt w:val="lowerRoman"/>
      <w:lvlText w:val="%9."/>
      <w:lvlJc w:val="right"/>
      <w:pPr>
        <w:ind w:left="8617" w:hanging="180"/>
      </w:pPr>
    </w:lvl>
  </w:abstractNum>
  <w:abstractNum w:abstractNumId="23" w15:restartNumberingAfterBreak="0">
    <w:nsid w:val="348C0B63"/>
    <w:multiLevelType w:val="hybridMultilevel"/>
    <w:tmpl w:val="413C0B20"/>
    <w:lvl w:ilvl="0" w:tplc="38090015">
      <w:start w:val="1"/>
      <w:numFmt w:val="upperLetter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5FA7752"/>
    <w:multiLevelType w:val="hybridMultilevel"/>
    <w:tmpl w:val="230E59BA"/>
    <w:lvl w:ilvl="0" w:tplc="78D04764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5" w15:restartNumberingAfterBreak="0">
    <w:nsid w:val="376C763F"/>
    <w:multiLevelType w:val="hybridMultilevel"/>
    <w:tmpl w:val="2346B384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39E373C5"/>
    <w:multiLevelType w:val="hybridMultilevel"/>
    <w:tmpl w:val="2B7EC80C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7" w15:restartNumberingAfterBreak="0">
    <w:nsid w:val="3A3A102D"/>
    <w:multiLevelType w:val="hybridMultilevel"/>
    <w:tmpl w:val="8F8EB148"/>
    <w:lvl w:ilvl="0" w:tplc="04090019">
      <w:start w:val="1"/>
      <w:numFmt w:val="lowerLetter"/>
      <w:lvlText w:val="%1."/>
      <w:lvlJc w:val="left"/>
      <w:pPr>
        <w:ind w:left="4320" w:hanging="360"/>
      </w:pPr>
    </w:lvl>
    <w:lvl w:ilvl="1" w:tplc="04090019" w:tentative="1">
      <w:start w:val="1"/>
      <w:numFmt w:val="lowerLetter"/>
      <w:lvlText w:val="%2."/>
      <w:lvlJc w:val="left"/>
      <w:pPr>
        <w:ind w:left="5040" w:hanging="360"/>
      </w:pPr>
    </w:lvl>
    <w:lvl w:ilvl="2" w:tplc="0409001B" w:tentative="1">
      <w:start w:val="1"/>
      <w:numFmt w:val="lowerRoman"/>
      <w:lvlText w:val="%3."/>
      <w:lvlJc w:val="right"/>
      <w:pPr>
        <w:ind w:left="5760" w:hanging="180"/>
      </w:pPr>
    </w:lvl>
    <w:lvl w:ilvl="3" w:tplc="0409000F" w:tentative="1">
      <w:start w:val="1"/>
      <w:numFmt w:val="decimal"/>
      <w:lvlText w:val="%4."/>
      <w:lvlJc w:val="left"/>
      <w:pPr>
        <w:ind w:left="6480" w:hanging="360"/>
      </w:pPr>
    </w:lvl>
    <w:lvl w:ilvl="4" w:tplc="04090019" w:tentative="1">
      <w:start w:val="1"/>
      <w:numFmt w:val="lowerLetter"/>
      <w:lvlText w:val="%5."/>
      <w:lvlJc w:val="left"/>
      <w:pPr>
        <w:ind w:left="7200" w:hanging="360"/>
      </w:pPr>
    </w:lvl>
    <w:lvl w:ilvl="5" w:tplc="0409001B" w:tentative="1">
      <w:start w:val="1"/>
      <w:numFmt w:val="lowerRoman"/>
      <w:lvlText w:val="%6."/>
      <w:lvlJc w:val="right"/>
      <w:pPr>
        <w:ind w:left="7920" w:hanging="180"/>
      </w:pPr>
    </w:lvl>
    <w:lvl w:ilvl="6" w:tplc="0409000F" w:tentative="1">
      <w:start w:val="1"/>
      <w:numFmt w:val="decimal"/>
      <w:lvlText w:val="%7."/>
      <w:lvlJc w:val="left"/>
      <w:pPr>
        <w:ind w:left="8640" w:hanging="360"/>
      </w:pPr>
    </w:lvl>
    <w:lvl w:ilvl="7" w:tplc="04090019" w:tentative="1">
      <w:start w:val="1"/>
      <w:numFmt w:val="lowerLetter"/>
      <w:lvlText w:val="%8."/>
      <w:lvlJc w:val="left"/>
      <w:pPr>
        <w:ind w:left="9360" w:hanging="360"/>
      </w:pPr>
    </w:lvl>
    <w:lvl w:ilvl="8" w:tplc="0409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28" w15:restartNumberingAfterBreak="0">
    <w:nsid w:val="4141108C"/>
    <w:multiLevelType w:val="hybridMultilevel"/>
    <w:tmpl w:val="F350DB66"/>
    <w:lvl w:ilvl="0" w:tplc="54CC6BCA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7CE5B45"/>
    <w:multiLevelType w:val="hybridMultilevel"/>
    <w:tmpl w:val="23E6A176"/>
    <w:lvl w:ilvl="0" w:tplc="0409000F">
      <w:start w:val="1"/>
      <w:numFmt w:val="decimal"/>
      <w:lvlText w:val="%1."/>
      <w:lvlJc w:val="left"/>
      <w:pPr>
        <w:ind w:left="-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-1800" w:hanging="360"/>
      </w:pPr>
    </w:lvl>
    <w:lvl w:ilvl="2" w:tplc="0409001B" w:tentative="1">
      <w:start w:val="1"/>
      <w:numFmt w:val="lowerRoman"/>
      <w:lvlText w:val="%3."/>
      <w:lvlJc w:val="right"/>
      <w:pPr>
        <w:ind w:left="-1080" w:hanging="180"/>
      </w:pPr>
    </w:lvl>
    <w:lvl w:ilvl="3" w:tplc="0409000F" w:tentative="1">
      <w:start w:val="1"/>
      <w:numFmt w:val="decimal"/>
      <w:lvlText w:val="%4."/>
      <w:lvlJc w:val="left"/>
      <w:pPr>
        <w:ind w:left="-360" w:hanging="360"/>
      </w:pPr>
    </w:lvl>
    <w:lvl w:ilvl="4" w:tplc="04090019" w:tentative="1">
      <w:start w:val="1"/>
      <w:numFmt w:val="lowerLetter"/>
      <w:lvlText w:val="%5."/>
      <w:lvlJc w:val="left"/>
      <w:pPr>
        <w:ind w:left="360" w:hanging="360"/>
      </w:pPr>
    </w:lvl>
    <w:lvl w:ilvl="5" w:tplc="0409001B" w:tentative="1">
      <w:start w:val="1"/>
      <w:numFmt w:val="lowerRoman"/>
      <w:lvlText w:val="%6."/>
      <w:lvlJc w:val="right"/>
      <w:pPr>
        <w:ind w:left="1080" w:hanging="180"/>
      </w:pPr>
    </w:lvl>
    <w:lvl w:ilvl="6" w:tplc="0409000F" w:tentative="1">
      <w:start w:val="1"/>
      <w:numFmt w:val="decimal"/>
      <w:lvlText w:val="%7."/>
      <w:lvlJc w:val="left"/>
      <w:pPr>
        <w:ind w:left="1800" w:hanging="360"/>
      </w:pPr>
    </w:lvl>
    <w:lvl w:ilvl="7" w:tplc="04090019" w:tentative="1">
      <w:start w:val="1"/>
      <w:numFmt w:val="lowerLetter"/>
      <w:lvlText w:val="%8."/>
      <w:lvlJc w:val="left"/>
      <w:pPr>
        <w:ind w:left="2520" w:hanging="360"/>
      </w:pPr>
    </w:lvl>
    <w:lvl w:ilvl="8" w:tplc="0409001B" w:tentative="1">
      <w:start w:val="1"/>
      <w:numFmt w:val="lowerRoman"/>
      <w:lvlText w:val="%9."/>
      <w:lvlJc w:val="right"/>
      <w:pPr>
        <w:ind w:left="3240" w:hanging="180"/>
      </w:pPr>
    </w:lvl>
  </w:abstractNum>
  <w:abstractNum w:abstractNumId="30" w15:restartNumberingAfterBreak="0">
    <w:nsid w:val="48DC6285"/>
    <w:multiLevelType w:val="hybridMultilevel"/>
    <w:tmpl w:val="C8C273C2"/>
    <w:lvl w:ilvl="0" w:tplc="11D6AE2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532C0217"/>
    <w:multiLevelType w:val="hybridMultilevel"/>
    <w:tmpl w:val="20C0F1D0"/>
    <w:lvl w:ilvl="0" w:tplc="5EA2C0A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5590307"/>
    <w:multiLevelType w:val="hybridMultilevel"/>
    <w:tmpl w:val="4C640FE4"/>
    <w:lvl w:ilvl="0" w:tplc="58845402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33" w15:restartNumberingAfterBreak="0">
    <w:nsid w:val="55A27259"/>
    <w:multiLevelType w:val="hybridMultilevel"/>
    <w:tmpl w:val="BF604684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62D4151"/>
    <w:multiLevelType w:val="hybridMultilevel"/>
    <w:tmpl w:val="74E87AB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6C3435F"/>
    <w:multiLevelType w:val="hybridMultilevel"/>
    <w:tmpl w:val="8F0A0370"/>
    <w:lvl w:ilvl="0" w:tplc="38090019">
      <w:start w:val="1"/>
      <w:numFmt w:val="lowerLetter"/>
      <w:lvlText w:val="%1."/>
      <w:lvlJc w:val="left"/>
      <w:pPr>
        <w:ind w:left="2137" w:hanging="360"/>
      </w:pPr>
    </w:lvl>
    <w:lvl w:ilvl="1" w:tplc="38090019" w:tentative="1">
      <w:start w:val="1"/>
      <w:numFmt w:val="lowerLetter"/>
      <w:lvlText w:val="%2."/>
      <w:lvlJc w:val="left"/>
      <w:pPr>
        <w:ind w:left="2857" w:hanging="360"/>
      </w:pPr>
    </w:lvl>
    <w:lvl w:ilvl="2" w:tplc="3809001B" w:tentative="1">
      <w:start w:val="1"/>
      <w:numFmt w:val="lowerRoman"/>
      <w:lvlText w:val="%3."/>
      <w:lvlJc w:val="right"/>
      <w:pPr>
        <w:ind w:left="3577" w:hanging="180"/>
      </w:pPr>
    </w:lvl>
    <w:lvl w:ilvl="3" w:tplc="3809000F" w:tentative="1">
      <w:start w:val="1"/>
      <w:numFmt w:val="decimal"/>
      <w:lvlText w:val="%4."/>
      <w:lvlJc w:val="left"/>
      <w:pPr>
        <w:ind w:left="4297" w:hanging="360"/>
      </w:pPr>
    </w:lvl>
    <w:lvl w:ilvl="4" w:tplc="38090019" w:tentative="1">
      <w:start w:val="1"/>
      <w:numFmt w:val="lowerLetter"/>
      <w:lvlText w:val="%5."/>
      <w:lvlJc w:val="left"/>
      <w:pPr>
        <w:ind w:left="5017" w:hanging="360"/>
      </w:pPr>
    </w:lvl>
    <w:lvl w:ilvl="5" w:tplc="3809001B" w:tentative="1">
      <w:start w:val="1"/>
      <w:numFmt w:val="lowerRoman"/>
      <w:lvlText w:val="%6."/>
      <w:lvlJc w:val="right"/>
      <w:pPr>
        <w:ind w:left="5737" w:hanging="180"/>
      </w:pPr>
    </w:lvl>
    <w:lvl w:ilvl="6" w:tplc="3809000F" w:tentative="1">
      <w:start w:val="1"/>
      <w:numFmt w:val="decimal"/>
      <w:lvlText w:val="%7."/>
      <w:lvlJc w:val="left"/>
      <w:pPr>
        <w:ind w:left="6457" w:hanging="360"/>
      </w:pPr>
    </w:lvl>
    <w:lvl w:ilvl="7" w:tplc="38090019" w:tentative="1">
      <w:start w:val="1"/>
      <w:numFmt w:val="lowerLetter"/>
      <w:lvlText w:val="%8."/>
      <w:lvlJc w:val="left"/>
      <w:pPr>
        <w:ind w:left="7177" w:hanging="360"/>
      </w:pPr>
    </w:lvl>
    <w:lvl w:ilvl="8" w:tplc="3809001B" w:tentative="1">
      <w:start w:val="1"/>
      <w:numFmt w:val="lowerRoman"/>
      <w:lvlText w:val="%9."/>
      <w:lvlJc w:val="right"/>
      <w:pPr>
        <w:ind w:left="7897" w:hanging="180"/>
      </w:pPr>
    </w:lvl>
  </w:abstractNum>
  <w:abstractNum w:abstractNumId="36" w15:restartNumberingAfterBreak="0">
    <w:nsid w:val="5DEA2A43"/>
    <w:multiLevelType w:val="hybridMultilevel"/>
    <w:tmpl w:val="920C7A48"/>
    <w:lvl w:ilvl="0" w:tplc="8EC4564E">
      <w:start w:val="1"/>
      <w:numFmt w:val="lowerLetter"/>
      <w:lvlText w:val="%1."/>
      <w:lvlJc w:val="left"/>
      <w:pPr>
        <w:ind w:left="1080" w:hanging="360"/>
      </w:pPr>
      <w:rPr>
        <w:rFonts w:ascii="Times New Roman" w:eastAsia="Calibri" w:hAnsi="Times New Roman" w:cs="Times New Roman"/>
        <w:b w:val="0"/>
        <w:bCs/>
        <w:color w:val="222222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0E50AF6"/>
    <w:multiLevelType w:val="hybridMultilevel"/>
    <w:tmpl w:val="1A1E4776"/>
    <w:lvl w:ilvl="0" w:tplc="C89A614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8" w15:restartNumberingAfterBreak="0">
    <w:nsid w:val="657470CE"/>
    <w:multiLevelType w:val="hybridMultilevel"/>
    <w:tmpl w:val="0A3AB680"/>
    <w:lvl w:ilvl="0" w:tplc="349833C2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9" w15:restartNumberingAfterBreak="0">
    <w:nsid w:val="658164FC"/>
    <w:multiLevelType w:val="hybridMultilevel"/>
    <w:tmpl w:val="213E8B22"/>
    <w:lvl w:ilvl="0" w:tplc="F34A0A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 w15:restartNumberingAfterBreak="0">
    <w:nsid w:val="65B04C1A"/>
    <w:multiLevelType w:val="hybridMultilevel"/>
    <w:tmpl w:val="B4E40574"/>
    <w:lvl w:ilvl="0" w:tplc="08AE3C4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1" w15:restartNumberingAfterBreak="0">
    <w:nsid w:val="69C73699"/>
    <w:multiLevelType w:val="hybridMultilevel"/>
    <w:tmpl w:val="F6A24BE4"/>
    <w:lvl w:ilvl="0" w:tplc="DA047048">
      <w:start w:val="1"/>
      <w:numFmt w:val="decimal"/>
      <w:lvlText w:val="%1."/>
      <w:lvlJc w:val="left"/>
      <w:pPr>
        <w:ind w:left="1145" w:hanging="360"/>
      </w:pPr>
      <w:rPr>
        <w:rFonts w:hint="default"/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1865" w:hanging="360"/>
      </w:pPr>
    </w:lvl>
    <w:lvl w:ilvl="2" w:tplc="3809001B" w:tentative="1">
      <w:start w:val="1"/>
      <w:numFmt w:val="lowerRoman"/>
      <w:lvlText w:val="%3."/>
      <w:lvlJc w:val="right"/>
      <w:pPr>
        <w:ind w:left="2585" w:hanging="180"/>
      </w:pPr>
    </w:lvl>
    <w:lvl w:ilvl="3" w:tplc="3809000F" w:tentative="1">
      <w:start w:val="1"/>
      <w:numFmt w:val="decimal"/>
      <w:lvlText w:val="%4."/>
      <w:lvlJc w:val="left"/>
      <w:pPr>
        <w:ind w:left="3305" w:hanging="360"/>
      </w:pPr>
    </w:lvl>
    <w:lvl w:ilvl="4" w:tplc="38090019" w:tentative="1">
      <w:start w:val="1"/>
      <w:numFmt w:val="lowerLetter"/>
      <w:lvlText w:val="%5."/>
      <w:lvlJc w:val="left"/>
      <w:pPr>
        <w:ind w:left="4025" w:hanging="360"/>
      </w:pPr>
    </w:lvl>
    <w:lvl w:ilvl="5" w:tplc="3809001B" w:tentative="1">
      <w:start w:val="1"/>
      <w:numFmt w:val="lowerRoman"/>
      <w:lvlText w:val="%6."/>
      <w:lvlJc w:val="right"/>
      <w:pPr>
        <w:ind w:left="4745" w:hanging="180"/>
      </w:pPr>
    </w:lvl>
    <w:lvl w:ilvl="6" w:tplc="3809000F" w:tentative="1">
      <w:start w:val="1"/>
      <w:numFmt w:val="decimal"/>
      <w:lvlText w:val="%7."/>
      <w:lvlJc w:val="left"/>
      <w:pPr>
        <w:ind w:left="5465" w:hanging="360"/>
      </w:pPr>
    </w:lvl>
    <w:lvl w:ilvl="7" w:tplc="38090019" w:tentative="1">
      <w:start w:val="1"/>
      <w:numFmt w:val="lowerLetter"/>
      <w:lvlText w:val="%8."/>
      <w:lvlJc w:val="left"/>
      <w:pPr>
        <w:ind w:left="6185" w:hanging="360"/>
      </w:pPr>
    </w:lvl>
    <w:lvl w:ilvl="8" w:tplc="38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42" w15:restartNumberingAfterBreak="0">
    <w:nsid w:val="6B086C4D"/>
    <w:multiLevelType w:val="hybridMultilevel"/>
    <w:tmpl w:val="57C0FB46"/>
    <w:lvl w:ilvl="0" w:tplc="5774681C">
      <w:start w:val="1"/>
      <w:numFmt w:val="upperLetter"/>
      <w:lvlText w:val="%1."/>
      <w:lvlJc w:val="left"/>
      <w:pPr>
        <w:ind w:left="360" w:hanging="360"/>
      </w:pPr>
      <w:rPr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3" w15:restartNumberingAfterBreak="0">
    <w:nsid w:val="6B8A4C53"/>
    <w:multiLevelType w:val="hybridMultilevel"/>
    <w:tmpl w:val="95CAFA80"/>
    <w:lvl w:ilvl="0" w:tplc="46267C86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D191FEF"/>
    <w:multiLevelType w:val="hybridMultilevel"/>
    <w:tmpl w:val="9C60A4F0"/>
    <w:lvl w:ilvl="0" w:tplc="8CBEBC92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6D7A35D8"/>
    <w:multiLevelType w:val="hybridMultilevel"/>
    <w:tmpl w:val="115AFDB0"/>
    <w:lvl w:ilvl="0" w:tplc="8D740D76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4DA3147"/>
    <w:multiLevelType w:val="hybridMultilevel"/>
    <w:tmpl w:val="49EA213E"/>
    <w:lvl w:ilvl="0" w:tplc="04210011">
      <w:start w:val="1"/>
      <w:numFmt w:val="decimal"/>
      <w:lvlText w:val="%1)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7" w15:restartNumberingAfterBreak="0">
    <w:nsid w:val="7502160E"/>
    <w:multiLevelType w:val="hybridMultilevel"/>
    <w:tmpl w:val="DEA631CC"/>
    <w:lvl w:ilvl="0" w:tplc="084EDD28">
      <w:start w:val="1"/>
      <w:numFmt w:val="decimal"/>
      <w:lvlText w:val="%1)"/>
      <w:lvlJc w:val="left"/>
      <w:pPr>
        <w:ind w:left="16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356" w:hanging="360"/>
      </w:pPr>
    </w:lvl>
    <w:lvl w:ilvl="2" w:tplc="0421001B" w:tentative="1">
      <w:start w:val="1"/>
      <w:numFmt w:val="lowerRoman"/>
      <w:lvlText w:val="%3."/>
      <w:lvlJc w:val="right"/>
      <w:pPr>
        <w:ind w:left="3076" w:hanging="180"/>
      </w:pPr>
    </w:lvl>
    <w:lvl w:ilvl="3" w:tplc="0421000F" w:tentative="1">
      <w:start w:val="1"/>
      <w:numFmt w:val="decimal"/>
      <w:lvlText w:val="%4."/>
      <w:lvlJc w:val="left"/>
      <w:pPr>
        <w:ind w:left="3796" w:hanging="360"/>
      </w:pPr>
    </w:lvl>
    <w:lvl w:ilvl="4" w:tplc="04210019" w:tentative="1">
      <w:start w:val="1"/>
      <w:numFmt w:val="lowerLetter"/>
      <w:lvlText w:val="%5."/>
      <w:lvlJc w:val="left"/>
      <w:pPr>
        <w:ind w:left="4516" w:hanging="360"/>
      </w:pPr>
    </w:lvl>
    <w:lvl w:ilvl="5" w:tplc="0421001B" w:tentative="1">
      <w:start w:val="1"/>
      <w:numFmt w:val="lowerRoman"/>
      <w:lvlText w:val="%6."/>
      <w:lvlJc w:val="right"/>
      <w:pPr>
        <w:ind w:left="5236" w:hanging="180"/>
      </w:pPr>
    </w:lvl>
    <w:lvl w:ilvl="6" w:tplc="0421000F" w:tentative="1">
      <w:start w:val="1"/>
      <w:numFmt w:val="decimal"/>
      <w:lvlText w:val="%7."/>
      <w:lvlJc w:val="left"/>
      <w:pPr>
        <w:ind w:left="5956" w:hanging="360"/>
      </w:pPr>
    </w:lvl>
    <w:lvl w:ilvl="7" w:tplc="04210019" w:tentative="1">
      <w:start w:val="1"/>
      <w:numFmt w:val="lowerLetter"/>
      <w:lvlText w:val="%8."/>
      <w:lvlJc w:val="left"/>
      <w:pPr>
        <w:ind w:left="6676" w:hanging="360"/>
      </w:pPr>
    </w:lvl>
    <w:lvl w:ilvl="8" w:tplc="0421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8" w15:restartNumberingAfterBreak="0">
    <w:nsid w:val="76197B1F"/>
    <w:multiLevelType w:val="multilevel"/>
    <w:tmpl w:val="9702C154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  <w:rPr>
        <w:sz w:val="24"/>
      </w:rPr>
    </w:lvl>
    <w:lvl w:ilvl="2">
      <w:start w:val="1"/>
      <w:numFmt w:val="lowerLetter"/>
      <w:lvlText w:val="%3)"/>
      <w:lvlJc w:val="left"/>
      <w:pPr>
        <w:ind w:left="1440" w:hanging="360"/>
      </w:pPr>
    </w:lvl>
    <w:lvl w:ilvl="3">
      <w:start w:val="1"/>
      <w:numFmt w:val="decimal"/>
      <w:lvlText w:val="(%4)"/>
      <w:lvlJc w:val="left"/>
      <w:pPr>
        <w:ind w:left="1800" w:hanging="360"/>
      </w:pPr>
    </w:lvl>
    <w:lvl w:ilvl="4">
      <w:start w:val="1"/>
      <w:numFmt w:val="lowerLetter"/>
      <w:lvlText w:val="(%5)"/>
      <w:lvlJc w:val="left"/>
      <w:pPr>
        <w:ind w:left="2160" w:hanging="360"/>
      </w:pPr>
    </w:lvl>
    <w:lvl w:ilvl="5">
      <w:start w:val="1"/>
      <w:numFmt w:val="lowerRoman"/>
      <w:lvlText w:val="(%6)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lowerLetter"/>
      <w:lvlText w:val="%8."/>
      <w:lvlJc w:val="left"/>
      <w:pPr>
        <w:ind w:left="3240" w:hanging="360"/>
      </w:pPr>
    </w:lvl>
    <w:lvl w:ilvl="8">
      <w:start w:val="1"/>
      <w:numFmt w:val="lowerRoman"/>
      <w:lvlText w:val="%9."/>
      <w:lvlJc w:val="left"/>
      <w:pPr>
        <w:ind w:left="3600" w:hanging="360"/>
      </w:pPr>
    </w:lvl>
  </w:abstractNum>
  <w:abstractNum w:abstractNumId="49" w15:restartNumberingAfterBreak="0">
    <w:nsid w:val="7C4524FF"/>
    <w:multiLevelType w:val="hybridMultilevel"/>
    <w:tmpl w:val="0616F2C0"/>
    <w:lvl w:ilvl="0" w:tplc="3A588CCA">
      <w:start w:val="1"/>
      <w:numFmt w:val="lowerLetter"/>
      <w:lvlText w:val="%1)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797650157">
    <w:abstractNumId w:val="39"/>
  </w:num>
  <w:num w:numId="2" w16cid:durableId="17512258">
    <w:abstractNumId w:val="17"/>
  </w:num>
  <w:num w:numId="3" w16cid:durableId="1826508108">
    <w:abstractNumId w:val="34"/>
  </w:num>
  <w:num w:numId="4" w16cid:durableId="1218009688">
    <w:abstractNumId w:val="36"/>
  </w:num>
  <w:num w:numId="5" w16cid:durableId="2033022672">
    <w:abstractNumId w:val="48"/>
  </w:num>
  <w:num w:numId="6" w16cid:durableId="977608431">
    <w:abstractNumId w:val="49"/>
  </w:num>
  <w:num w:numId="7" w16cid:durableId="200672337">
    <w:abstractNumId w:val="14"/>
  </w:num>
  <w:num w:numId="8" w16cid:durableId="1852524855">
    <w:abstractNumId w:val="12"/>
  </w:num>
  <w:num w:numId="9" w16cid:durableId="1004161929">
    <w:abstractNumId w:val="44"/>
  </w:num>
  <w:num w:numId="10" w16cid:durableId="866910538">
    <w:abstractNumId w:val="25"/>
  </w:num>
  <w:num w:numId="11" w16cid:durableId="1444960494">
    <w:abstractNumId w:val="20"/>
  </w:num>
  <w:num w:numId="12" w16cid:durableId="679165031">
    <w:abstractNumId w:val="23"/>
  </w:num>
  <w:num w:numId="13" w16cid:durableId="769198478">
    <w:abstractNumId w:val="45"/>
  </w:num>
  <w:num w:numId="14" w16cid:durableId="2054384085">
    <w:abstractNumId w:val="5"/>
  </w:num>
  <w:num w:numId="15" w16cid:durableId="942953801">
    <w:abstractNumId w:val="42"/>
  </w:num>
  <w:num w:numId="16" w16cid:durableId="1389843765">
    <w:abstractNumId w:val="28"/>
  </w:num>
  <w:num w:numId="17" w16cid:durableId="95058589">
    <w:abstractNumId w:val="31"/>
  </w:num>
  <w:num w:numId="18" w16cid:durableId="773942669">
    <w:abstractNumId w:val="8"/>
  </w:num>
  <w:num w:numId="19" w16cid:durableId="606423902">
    <w:abstractNumId w:val="19"/>
  </w:num>
  <w:num w:numId="20" w16cid:durableId="1064992700">
    <w:abstractNumId w:val="41"/>
  </w:num>
  <w:num w:numId="21" w16cid:durableId="1212809664">
    <w:abstractNumId w:val="6"/>
  </w:num>
  <w:num w:numId="22" w16cid:durableId="202786514">
    <w:abstractNumId w:val="35"/>
  </w:num>
  <w:num w:numId="23" w16cid:durableId="1633099144">
    <w:abstractNumId w:val="22"/>
  </w:num>
  <w:num w:numId="24" w16cid:durableId="1371614083">
    <w:abstractNumId w:val="32"/>
  </w:num>
  <w:num w:numId="25" w16cid:durableId="1903826382">
    <w:abstractNumId w:val="13"/>
  </w:num>
  <w:num w:numId="26" w16cid:durableId="96564792">
    <w:abstractNumId w:val="18"/>
  </w:num>
  <w:num w:numId="27" w16cid:durableId="1727602765">
    <w:abstractNumId w:val="27"/>
  </w:num>
  <w:num w:numId="28" w16cid:durableId="858591471">
    <w:abstractNumId w:val="30"/>
  </w:num>
  <w:num w:numId="29" w16cid:durableId="1424951881">
    <w:abstractNumId w:val="11"/>
  </w:num>
  <w:num w:numId="30" w16cid:durableId="1619293864">
    <w:abstractNumId w:val="21"/>
  </w:num>
  <w:num w:numId="31" w16cid:durableId="619803138">
    <w:abstractNumId w:val="37"/>
  </w:num>
  <w:num w:numId="32" w16cid:durableId="712773844">
    <w:abstractNumId w:val="9"/>
  </w:num>
  <w:num w:numId="33" w16cid:durableId="1289894657">
    <w:abstractNumId w:val="7"/>
  </w:num>
  <w:num w:numId="34" w16cid:durableId="1227572380">
    <w:abstractNumId w:val="26"/>
  </w:num>
  <w:num w:numId="35" w16cid:durableId="102262820">
    <w:abstractNumId w:val="15"/>
  </w:num>
  <w:num w:numId="36" w16cid:durableId="522784928">
    <w:abstractNumId w:val="10"/>
  </w:num>
  <w:num w:numId="37" w16cid:durableId="526866531">
    <w:abstractNumId w:val="29"/>
  </w:num>
  <w:num w:numId="38" w16cid:durableId="2014650563">
    <w:abstractNumId w:val="33"/>
  </w:num>
  <w:num w:numId="39" w16cid:durableId="1310089174">
    <w:abstractNumId w:val="1"/>
  </w:num>
  <w:num w:numId="40" w16cid:durableId="876628029">
    <w:abstractNumId w:val="0"/>
  </w:num>
  <w:num w:numId="41" w16cid:durableId="1601714793">
    <w:abstractNumId w:val="16"/>
  </w:num>
  <w:num w:numId="42" w16cid:durableId="1648244261">
    <w:abstractNumId w:val="46"/>
  </w:num>
  <w:num w:numId="43" w16cid:durableId="1547718007">
    <w:abstractNumId w:val="47"/>
  </w:num>
  <w:num w:numId="44" w16cid:durableId="2037996408">
    <w:abstractNumId w:val="40"/>
  </w:num>
  <w:num w:numId="45" w16cid:durableId="75322331">
    <w:abstractNumId w:val="38"/>
  </w:num>
  <w:num w:numId="46" w16cid:durableId="1970740530">
    <w:abstractNumId w:val="3"/>
  </w:num>
  <w:num w:numId="47" w16cid:durableId="770198922">
    <w:abstractNumId w:val="24"/>
  </w:num>
  <w:num w:numId="48" w16cid:durableId="570047499">
    <w:abstractNumId w:val="4"/>
  </w:num>
  <w:num w:numId="49" w16cid:durableId="1418595710">
    <w:abstractNumId w:val="43"/>
  </w:num>
  <w:num w:numId="50" w16cid:durableId="8649447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1181"/>
    <w:rsid w:val="00051181"/>
    <w:rsid w:val="00344898"/>
    <w:rsid w:val="003D31C0"/>
    <w:rsid w:val="00450AC2"/>
    <w:rsid w:val="00A71D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CC34DA3"/>
  <w15:chartTrackingRefBased/>
  <w15:docId w15:val="{4CDB9FCF-2230-46A3-AE47-DD6D6C8554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51181"/>
    <w:rPr>
      <w:kern w:val="0"/>
      <w:lang w:val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51181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51181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51181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51181"/>
    <w:rPr>
      <w:rFonts w:ascii="Times New Roman" w:eastAsiaTheme="majorEastAsia" w:hAnsi="Times New Roman" w:cstheme="majorBidi"/>
      <w:color w:val="000000" w:themeColor="text1"/>
      <w:kern w:val="0"/>
      <w:sz w:val="24"/>
      <w:szCs w:val="32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051181"/>
    <w:rPr>
      <w:rFonts w:ascii="Times New Roman" w:eastAsiaTheme="majorEastAsia" w:hAnsi="Times New Roman" w:cstheme="majorBidi"/>
      <w:color w:val="000000" w:themeColor="text1"/>
      <w:kern w:val="0"/>
      <w:sz w:val="26"/>
      <w:szCs w:val="26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051181"/>
    <w:rPr>
      <w:rFonts w:ascii="Times New Roman" w:eastAsiaTheme="majorEastAsia" w:hAnsi="Times New Roman" w:cstheme="majorBidi"/>
      <w:b/>
      <w:color w:val="000000" w:themeColor="text1"/>
      <w:kern w:val="0"/>
      <w:sz w:val="24"/>
      <w:szCs w:val="24"/>
      <w14:ligatures w14:val="none"/>
    </w:rPr>
  </w:style>
  <w:style w:type="paragraph" w:styleId="ListParagraph">
    <w:name w:val="List Paragraph"/>
    <w:aliases w:val="List 1,List Paragraph1,List Paragraph11,kepala,6.1,Paragraph_utama,spasi 2 taiiii,Body of text,Body of text+1,Body of text+2,Body of text+3,sub de titre 4,ANNEX,List Paragraph111,List Paragraph2,List Paragraph1111,List Paragraph21,Sub sub"/>
    <w:basedOn w:val="Normal"/>
    <w:link w:val="ListParagraphChar"/>
    <w:uiPriority w:val="34"/>
    <w:qFormat/>
    <w:rsid w:val="0005118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51181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051181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051181"/>
    <w:pPr>
      <w:spacing w:before="120" w:after="120" w:line="240" w:lineRule="auto"/>
    </w:pPr>
    <w:rPr>
      <w:rFonts w:ascii="Times New Roman" w:eastAsia="Calibri" w:hAnsi="Times New Roman" w:cs="Times New Roman"/>
      <w:kern w:val="0"/>
      <w:sz w:val="24"/>
      <w:lang w:val="en-US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05118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051181"/>
    <w:rPr>
      <w:rFonts w:ascii="Times New Roman" w:eastAsia="Times New Roman" w:hAnsi="Times New Roman" w:cs="Times New Roman"/>
      <w:kern w:val="0"/>
      <w:sz w:val="24"/>
      <w:szCs w:val="24"/>
      <w:lang w:val="id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0511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1181"/>
    <w:rPr>
      <w:kern w:val="0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0511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1181"/>
    <w:rPr>
      <w:kern w:val="0"/>
      <w:lang w:val="en-US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051181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051181"/>
    <w:pPr>
      <w:spacing w:after="200" w:line="240" w:lineRule="auto"/>
    </w:pPr>
    <w:rPr>
      <w:i/>
      <w:iCs/>
      <w:color w:val="44546A" w:themeColor="text2"/>
      <w:sz w:val="18"/>
      <w:szCs w:val="18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051181"/>
    <w:pPr>
      <w:jc w:val="left"/>
      <w:outlineLvl w:val="9"/>
    </w:pPr>
    <w:rPr>
      <w:rFonts w:asciiTheme="majorHAnsi" w:hAnsiTheme="majorHAnsi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51181"/>
    <w:pPr>
      <w:tabs>
        <w:tab w:val="right" w:leader="dot" w:pos="9350"/>
      </w:tabs>
      <w:spacing w:after="100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051181"/>
    <w:pPr>
      <w:tabs>
        <w:tab w:val="left" w:pos="660"/>
        <w:tab w:val="right" w:leader="dot" w:pos="7928"/>
      </w:tabs>
      <w:spacing w:after="100" w:line="480" w:lineRule="auto"/>
      <w:ind w:left="220"/>
      <w:contextualSpacing/>
      <w:jc w:val="both"/>
    </w:pPr>
  </w:style>
  <w:style w:type="paragraph" w:styleId="TOC3">
    <w:name w:val="toc 3"/>
    <w:basedOn w:val="Normal"/>
    <w:next w:val="Normal"/>
    <w:autoRedefine/>
    <w:uiPriority w:val="39"/>
    <w:unhideWhenUsed/>
    <w:rsid w:val="00051181"/>
    <w:pPr>
      <w:tabs>
        <w:tab w:val="left" w:pos="880"/>
        <w:tab w:val="right" w:leader="dot" w:pos="7928"/>
      </w:tabs>
      <w:spacing w:after="100" w:line="480" w:lineRule="auto"/>
      <w:ind w:left="993" w:hanging="425"/>
      <w:contextualSpacing/>
    </w:pPr>
  </w:style>
  <w:style w:type="character" w:customStyle="1" w:styleId="ListParagraphChar">
    <w:name w:val="List Paragraph Char"/>
    <w:aliases w:val="List 1 Char,List Paragraph1 Char,List Paragraph11 Char,kepala Char,6.1 Char,Paragraph_utama Char,spasi 2 taiiii Char,Body of text Char,Body of text+1 Char,Body of text+2 Char,Body of text+3 Char,sub de titre 4 Char,ANNEX Char"/>
    <w:link w:val="ListParagraph"/>
    <w:uiPriority w:val="34"/>
    <w:qFormat/>
    <w:locked/>
    <w:rsid w:val="00051181"/>
    <w:rPr>
      <w:kern w:val="0"/>
      <w:lang w:val="en-US"/>
      <w14:ligatures w14:val="none"/>
    </w:rPr>
  </w:style>
  <w:style w:type="table" w:customStyle="1" w:styleId="TableGrid1">
    <w:name w:val="Table Grid1"/>
    <w:basedOn w:val="TableNormal"/>
    <w:next w:val="TableGrid"/>
    <w:uiPriority w:val="39"/>
    <w:rsid w:val="00051181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051181"/>
    <w:pPr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511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1181"/>
    <w:rPr>
      <w:rFonts w:ascii="Tahoma" w:hAnsi="Tahoma" w:cs="Tahoma"/>
      <w:kern w:val="0"/>
      <w:sz w:val="16"/>
      <w:szCs w:val="16"/>
      <w:lang w:val="en-US"/>
      <w14:ligatures w14:val="none"/>
    </w:rPr>
  </w:style>
  <w:style w:type="paragraph" w:customStyle="1" w:styleId="Normal1">
    <w:name w:val="Normal1"/>
    <w:basedOn w:val="Normal"/>
    <w:link w:val="normalChar"/>
    <w:qFormat/>
    <w:rsid w:val="00051181"/>
    <w:pPr>
      <w:spacing w:after="200" w:line="480" w:lineRule="auto"/>
      <w:ind w:left="720"/>
      <w:jc w:val="both"/>
    </w:pPr>
    <w:rPr>
      <w:rFonts w:ascii="Times New Roman" w:eastAsia="Calibri" w:hAnsi="Times New Roman" w:cs="Times New Roman"/>
      <w:sz w:val="24"/>
      <w:szCs w:val="20"/>
      <w:lang w:val="en-ID"/>
    </w:rPr>
  </w:style>
  <w:style w:type="character" w:customStyle="1" w:styleId="normalChar">
    <w:name w:val="normal Char"/>
    <w:link w:val="Normal1"/>
    <w:qFormat/>
    <w:rsid w:val="00051181"/>
    <w:rPr>
      <w:rFonts w:ascii="Times New Roman" w:eastAsia="Calibri" w:hAnsi="Times New Roman" w:cs="Times New Roman"/>
      <w:kern w:val="0"/>
      <w:sz w:val="24"/>
      <w:szCs w:val="20"/>
      <w:lang w:val="en-ID"/>
      <w14:ligatures w14:val="none"/>
    </w:rPr>
  </w:style>
  <w:style w:type="paragraph" w:customStyle="1" w:styleId="Default">
    <w:name w:val="Default"/>
    <w:rsid w:val="00051181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kern w:val="0"/>
      <w:sz w:val="24"/>
      <w:szCs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2174</Words>
  <Characters>12393</Characters>
  <Application>Microsoft Office Word</Application>
  <DocSecurity>0</DocSecurity>
  <Lines>103</Lines>
  <Paragraphs>29</Paragraphs>
  <ScaleCrop>false</ScaleCrop>
  <Company/>
  <LinksUpToDate>false</LinksUpToDate>
  <CharactersWithSpaces>14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i bustomi</dc:creator>
  <cp:keywords/>
  <dc:description/>
  <cp:lastModifiedBy>tomi bustomi</cp:lastModifiedBy>
  <cp:revision>1</cp:revision>
  <dcterms:created xsi:type="dcterms:W3CDTF">2024-02-23T01:43:00Z</dcterms:created>
  <dcterms:modified xsi:type="dcterms:W3CDTF">2024-02-23T01:47:00Z</dcterms:modified>
</cp:coreProperties>
</file>